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2384" w:rsidRPr="00677471" w:rsidRDefault="00677471" w:rsidP="008D5374">
      <w:pPr>
        <w:spacing w:after="0" w:line="240" w:lineRule="auto"/>
        <w:rPr>
          <w:rFonts w:ascii="Times New Roman" w:eastAsiaTheme="majorEastAsia" w:hAnsi="Times New Roman" w:cs="Times New Roman"/>
          <w:b/>
          <w:spacing w:val="-10"/>
          <w:kern w:val="28"/>
          <w:sz w:val="24"/>
          <w:szCs w:val="24"/>
        </w:rPr>
      </w:pPr>
      <w:r>
        <w:rPr>
          <w:rFonts w:ascii="Times New Roman" w:eastAsiaTheme="majorEastAsia" w:hAnsi="Times New Roman" w:cs="Times New Roman"/>
          <w:b/>
          <w:spacing w:val="-10"/>
          <w:kern w:val="28"/>
          <w:sz w:val="24"/>
          <w:szCs w:val="24"/>
        </w:rPr>
        <w:t>Small animal disease surveillance</w:t>
      </w:r>
      <w:r w:rsidR="008321B2">
        <w:rPr>
          <w:rFonts w:ascii="Times New Roman" w:eastAsiaTheme="majorEastAsia" w:hAnsi="Times New Roman" w:cs="Times New Roman"/>
          <w:b/>
          <w:spacing w:val="-10"/>
          <w:kern w:val="28"/>
          <w:sz w:val="24"/>
          <w:szCs w:val="24"/>
        </w:rPr>
        <w:t xml:space="preserve"> 201</w:t>
      </w:r>
      <w:r w:rsidR="002E2715">
        <w:rPr>
          <w:rFonts w:ascii="Times New Roman" w:eastAsiaTheme="majorEastAsia" w:hAnsi="Times New Roman" w:cs="Times New Roman"/>
          <w:b/>
          <w:spacing w:val="-10"/>
          <w:kern w:val="28"/>
          <w:sz w:val="24"/>
          <w:szCs w:val="24"/>
        </w:rPr>
        <w:t>9</w:t>
      </w:r>
      <w:r>
        <w:rPr>
          <w:rFonts w:ascii="Times New Roman" w:eastAsiaTheme="majorEastAsia" w:hAnsi="Times New Roman" w:cs="Times New Roman"/>
          <w:b/>
          <w:spacing w:val="-10"/>
          <w:kern w:val="28"/>
          <w:sz w:val="24"/>
          <w:szCs w:val="24"/>
        </w:rPr>
        <w:t xml:space="preserve">: </w:t>
      </w:r>
      <w:r w:rsidR="002E2715">
        <w:rPr>
          <w:rFonts w:ascii="Times New Roman" w:eastAsiaTheme="majorEastAsia" w:hAnsi="Times New Roman" w:cs="Times New Roman"/>
          <w:b/>
          <w:spacing w:val="-10"/>
          <w:kern w:val="28"/>
          <w:sz w:val="24"/>
          <w:szCs w:val="24"/>
        </w:rPr>
        <w:t>Respiratory</w:t>
      </w:r>
      <w:r w:rsidR="00C16318">
        <w:rPr>
          <w:rFonts w:ascii="Times New Roman" w:eastAsiaTheme="majorEastAsia" w:hAnsi="Times New Roman" w:cs="Times New Roman"/>
          <w:b/>
          <w:spacing w:val="-10"/>
          <w:kern w:val="28"/>
          <w:sz w:val="24"/>
          <w:szCs w:val="24"/>
        </w:rPr>
        <w:t xml:space="preserve"> </w:t>
      </w:r>
      <w:r>
        <w:rPr>
          <w:rFonts w:ascii="Times New Roman" w:eastAsiaTheme="majorEastAsia" w:hAnsi="Times New Roman" w:cs="Times New Roman"/>
          <w:b/>
          <w:spacing w:val="-10"/>
          <w:kern w:val="28"/>
          <w:sz w:val="24"/>
          <w:szCs w:val="24"/>
        </w:rPr>
        <w:t>disease</w:t>
      </w:r>
      <w:r w:rsidR="00C16318">
        <w:rPr>
          <w:rFonts w:ascii="Times New Roman" w:eastAsiaTheme="majorEastAsia" w:hAnsi="Times New Roman" w:cs="Times New Roman"/>
          <w:b/>
          <w:spacing w:val="-10"/>
          <w:kern w:val="28"/>
          <w:sz w:val="24"/>
          <w:szCs w:val="24"/>
        </w:rPr>
        <w:t>, antib</w:t>
      </w:r>
      <w:r w:rsidR="00536BD4">
        <w:rPr>
          <w:rFonts w:ascii="Times New Roman" w:eastAsiaTheme="majorEastAsia" w:hAnsi="Times New Roman" w:cs="Times New Roman"/>
          <w:b/>
          <w:spacing w:val="-10"/>
          <w:kern w:val="28"/>
          <w:sz w:val="24"/>
          <w:szCs w:val="24"/>
        </w:rPr>
        <w:t>iotic</w:t>
      </w:r>
      <w:r w:rsidR="00C16318">
        <w:rPr>
          <w:rFonts w:ascii="Times New Roman" w:eastAsiaTheme="majorEastAsia" w:hAnsi="Times New Roman" w:cs="Times New Roman"/>
          <w:b/>
          <w:spacing w:val="-10"/>
          <w:kern w:val="28"/>
          <w:sz w:val="24"/>
          <w:szCs w:val="24"/>
        </w:rPr>
        <w:t xml:space="preserve"> prescription</w:t>
      </w:r>
      <w:r>
        <w:rPr>
          <w:rFonts w:ascii="Times New Roman" w:eastAsiaTheme="majorEastAsia" w:hAnsi="Times New Roman" w:cs="Times New Roman"/>
          <w:b/>
          <w:spacing w:val="-10"/>
          <w:kern w:val="28"/>
          <w:sz w:val="24"/>
          <w:szCs w:val="24"/>
        </w:rPr>
        <w:t xml:space="preserve"> and </w:t>
      </w:r>
      <w:r w:rsidR="002E2715">
        <w:rPr>
          <w:rFonts w:ascii="Times New Roman" w:eastAsiaTheme="majorEastAsia" w:hAnsi="Times New Roman" w:cs="Times New Roman"/>
          <w:b/>
          <w:spacing w:val="-10"/>
          <w:kern w:val="28"/>
          <w:sz w:val="24"/>
          <w:szCs w:val="24"/>
        </w:rPr>
        <w:t>canine infectious respiratory disease complex</w:t>
      </w:r>
    </w:p>
    <w:p w:rsidR="001F2384" w:rsidRPr="00114EF2" w:rsidRDefault="001F2384" w:rsidP="001F2384">
      <w:pPr>
        <w:spacing w:after="0" w:line="240" w:lineRule="auto"/>
        <w:rPr>
          <w:rFonts w:ascii="Times New Roman" w:eastAsiaTheme="majorEastAsia" w:hAnsi="Times New Roman" w:cs="Times New Roman"/>
          <w:b/>
          <w:spacing w:val="-10"/>
          <w:kern w:val="28"/>
          <w:sz w:val="24"/>
          <w:szCs w:val="24"/>
        </w:rPr>
      </w:pPr>
    </w:p>
    <w:p w:rsidR="001F2384" w:rsidRPr="00114EF2" w:rsidRDefault="001F2384" w:rsidP="001F2384">
      <w:pPr>
        <w:spacing w:after="0" w:line="240" w:lineRule="auto"/>
        <w:rPr>
          <w:rFonts w:ascii="Times New Roman" w:hAnsi="Times New Roman" w:cs="Times New Roman"/>
          <w:sz w:val="24"/>
          <w:szCs w:val="24"/>
        </w:rPr>
      </w:pPr>
      <w:r w:rsidRPr="00114EF2">
        <w:rPr>
          <w:rFonts w:ascii="Times New Roman" w:hAnsi="Times New Roman" w:cs="Times New Roman"/>
          <w:sz w:val="24"/>
          <w:szCs w:val="24"/>
        </w:rPr>
        <w:t>D</w:t>
      </w:r>
      <w:r w:rsidR="0045501F">
        <w:rPr>
          <w:rFonts w:ascii="Times New Roman" w:hAnsi="Times New Roman" w:cs="Times New Roman"/>
          <w:sz w:val="24"/>
          <w:szCs w:val="24"/>
        </w:rPr>
        <w:t xml:space="preserve">avid </w:t>
      </w:r>
      <w:r w:rsidRPr="00114EF2">
        <w:rPr>
          <w:rFonts w:ascii="Times New Roman" w:hAnsi="Times New Roman" w:cs="Times New Roman"/>
          <w:sz w:val="24"/>
          <w:szCs w:val="24"/>
        </w:rPr>
        <w:t xml:space="preserve">A. Singleton </w:t>
      </w:r>
      <w:r w:rsidRPr="00114EF2">
        <w:rPr>
          <w:rFonts w:ascii="Times New Roman" w:hAnsi="Times New Roman" w:cs="Times New Roman"/>
          <w:sz w:val="24"/>
          <w:szCs w:val="24"/>
          <w:vertAlign w:val="superscript"/>
        </w:rPr>
        <w:t>a,</w:t>
      </w:r>
      <w:r w:rsidRPr="00114EF2">
        <w:rPr>
          <w:rFonts w:ascii="Times New Roman" w:hAnsi="Times New Roman" w:cs="Times New Roman"/>
          <w:sz w:val="24"/>
          <w:szCs w:val="24"/>
        </w:rPr>
        <w:t>*</w:t>
      </w:r>
      <w:r w:rsidR="001375D2" w:rsidRPr="00114EF2">
        <w:rPr>
          <w:rFonts w:ascii="Times New Roman" w:hAnsi="Times New Roman" w:cs="Times New Roman"/>
          <w:sz w:val="24"/>
          <w:szCs w:val="24"/>
        </w:rPr>
        <w:t xml:space="preserve">, </w:t>
      </w:r>
      <w:r w:rsidR="000D4601" w:rsidRPr="002B5607">
        <w:rPr>
          <w:rFonts w:ascii="Times New Roman" w:hAnsi="Times New Roman" w:cs="Times New Roman"/>
          <w:sz w:val="24"/>
          <w:szCs w:val="24"/>
        </w:rPr>
        <w:t>Jenny Stavisky</w:t>
      </w:r>
      <w:r w:rsidR="0045501F" w:rsidRPr="002B5607">
        <w:rPr>
          <w:rFonts w:ascii="Times New Roman" w:hAnsi="Times New Roman" w:cs="Times New Roman"/>
          <w:sz w:val="24"/>
          <w:szCs w:val="24"/>
        </w:rPr>
        <w:t xml:space="preserve"> </w:t>
      </w:r>
      <w:r w:rsidR="00A70071">
        <w:rPr>
          <w:rFonts w:ascii="Times New Roman" w:hAnsi="Times New Roman" w:cs="Times New Roman"/>
          <w:sz w:val="24"/>
          <w:szCs w:val="24"/>
          <w:vertAlign w:val="superscript"/>
        </w:rPr>
        <w:t>c</w:t>
      </w:r>
      <w:r w:rsidR="0045501F" w:rsidRPr="002B5607">
        <w:rPr>
          <w:rFonts w:ascii="Times New Roman" w:hAnsi="Times New Roman" w:cs="Times New Roman"/>
          <w:sz w:val="24"/>
          <w:szCs w:val="24"/>
        </w:rPr>
        <w:t xml:space="preserve">, Christopher Jewell </w:t>
      </w:r>
      <w:r w:rsidR="00A70071">
        <w:rPr>
          <w:rFonts w:ascii="Times New Roman" w:hAnsi="Times New Roman" w:cs="Times New Roman"/>
          <w:sz w:val="24"/>
          <w:szCs w:val="24"/>
          <w:vertAlign w:val="superscript"/>
        </w:rPr>
        <w:t>d</w:t>
      </w:r>
      <w:r w:rsidR="0045501F" w:rsidRPr="002B5607">
        <w:rPr>
          <w:rFonts w:ascii="Times New Roman" w:hAnsi="Times New Roman" w:cs="Times New Roman"/>
          <w:sz w:val="24"/>
          <w:szCs w:val="24"/>
        </w:rPr>
        <w:t>,</w:t>
      </w:r>
      <w:r w:rsidR="0045501F">
        <w:rPr>
          <w:rFonts w:ascii="Times New Roman" w:hAnsi="Times New Roman" w:cs="Times New Roman"/>
          <w:sz w:val="24"/>
          <w:szCs w:val="24"/>
        </w:rPr>
        <w:t xml:space="preserve"> </w:t>
      </w:r>
      <w:r w:rsidR="00C5674C">
        <w:rPr>
          <w:rFonts w:ascii="Times New Roman" w:hAnsi="Times New Roman" w:cs="Times New Roman"/>
          <w:sz w:val="24"/>
          <w:szCs w:val="24"/>
        </w:rPr>
        <w:t>Steven Smyth</w:t>
      </w:r>
      <w:r w:rsidR="00AA1EBD" w:rsidRPr="00345D62">
        <w:rPr>
          <w:rFonts w:ascii="Times New Roman" w:hAnsi="Times New Roman" w:cs="Times New Roman"/>
          <w:sz w:val="24"/>
          <w:szCs w:val="24"/>
          <w:vertAlign w:val="superscript"/>
        </w:rPr>
        <w:t xml:space="preserve"> a</w:t>
      </w:r>
      <w:r w:rsidR="00C5674C">
        <w:rPr>
          <w:rFonts w:ascii="Times New Roman" w:hAnsi="Times New Roman" w:cs="Times New Roman"/>
          <w:sz w:val="24"/>
          <w:szCs w:val="24"/>
        </w:rPr>
        <w:t>, Bethaney Brant</w:t>
      </w:r>
      <w:r w:rsidR="00AA1EBD" w:rsidRPr="00345D62">
        <w:rPr>
          <w:rFonts w:ascii="Times New Roman" w:hAnsi="Times New Roman" w:cs="Times New Roman"/>
          <w:sz w:val="24"/>
          <w:szCs w:val="24"/>
          <w:vertAlign w:val="superscript"/>
        </w:rPr>
        <w:t xml:space="preserve"> a</w:t>
      </w:r>
      <w:r w:rsidR="00C5674C">
        <w:rPr>
          <w:rFonts w:ascii="Times New Roman" w:hAnsi="Times New Roman" w:cs="Times New Roman"/>
          <w:sz w:val="24"/>
          <w:szCs w:val="24"/>
        </w:rPr>
        <w:t xml:space="preserve">, </w:t>
      </w:r>
      <w:r w:rsidR="001375D2" w:rsidRPr="00114EF2">
        <w:rPr>
          <w:rFonts w:ascii="Times New Roman" w:hAnsi="Times New Roman" w:cs="Times New Roman"/>
          <w:sz w:val="24"/>
          <w:szCs w:val="24"/>
        </w:rPr>
        <w:t>F</w:t>
      </w:r>
      <w:r w:rsidR="001D1F13">
        <w:rPr>
          <w:rFonts w:ascii="Times New Roman" w:hAnsi="Times New Roman" w:cs="Times New Roman"/>
          <w:sz w:val="24"/>
          <w:szCs w:val="24"/>
        </w:rPr>
        <w:t>ernando</w:t>
      </w:r>
      <w:r w:rsidR="001375D2" w:rsidRPr="00114EF2">
        <w:rPr>
          <w:rFonts w:ascii="Times New Roman" w:hAnsi="Times New Roman" w:cs="Times New Roman"/>
          <w:sz w:val="24"/>
          <w:szCs w:val="24"/>
        </w:rPr>
        <w:t xml:space="preserve"> Sánchez-</w:t>
      </w:r>
      <w:proofErr w:type="spellStart"/>
      <w:r w:rsidR="001375D2" w:rsidRPr="00114EF2">
        <w:rPr>
          <w:rFonts w:ascii="Times New Roman" w:hAnsi="Times New Roman" w:cs="Times New Roman"/>
          <w:sz w:val="24"/>
          <w:szCs w:val="24"/>
        </w:rPr>
        <w:t>Vizcaíno</w:t>
      </w:r>
      <w:proofErr w:type="spellEnd"/>
      <w:r w:rsidR="001375D2" w:rsidRPr="00114EF2">
        <w:rPr>
          <w:rFonts w:ascii="Times New Roman" w:hAnsi="Times New Roman" w:cs="Times New Roman"/>
          <w:sz w:val="24"/>
          <w:szCs w:val="24"/>
        </w:rPr>
        <w:t xml:space="preserve"> </w:t>
      </w:r>
      <w:r w:rsidR="00A70071">
        <w:rPr>
          <w:rFonts w:ascii="Times New Roman" w:hAnsi="Times New Roman" w:cs="Times New Roman"/>
          <w:sz w:val="24"/>
          <w:szCs w:val="24"/>
          <w:vertAlign w:val="superscript"/>
        </w:rPr>
        <w:t>e</w:t>
      </w:r>
      <w:r w:rsidRPr="00114EF2">
        <w:rPr>
          <w:rFonts w:ascii="Times New Roman" w:hAnsi="Times New Roman" w:cs="Times New Roman"/>
          <w:sz w:val="24"/>
          <w:szCs w:val="24"/>
        </w:rPr>
        <w:t>, S</w:t>
      </w:r>
      <w:r w:rsidR="00732643">
        <w:rPr>
          <w:rFonts w:ascii="Times New Roman" w:hAnsi="Times New Roman" w:cs="Times New Roman"/>
          <w:sz w:val="24"/>
          <w:szCs w:val="24"/>
        </w:rPr>
        <w:t>usan</w:t>
      </w:r>
      <w:r w:rsidRPr="00114EF2">
        <w:rPr>
          <w:rFonts w:ascii="Times New Roman" w:hAnsi="Times New Roman" w:cs="Times New Roman"/>
          <w:sz w:val="24"/>
          <w:szCs w:val="24"/>
        </w:rPr>
        <w:t xml:space="preserve"> Dawson </w:t>
      </w:r>
      <w:r w:rsidR="00A70071">
        <w:rPr>
          <w:rFonts w:ascii="Times New Roman" w:hAnsi="Times New Roman" w:cs="Times New Roman"/>
          <w:sz w:val="24"/>
          <w:szCs w:val="24"/>
          <w:vertAlign w:val="superscript"/>
        </w:rPr>
        <w:t>b</w:t>
      </w:r>
      <w:r w:rsidRPr="00114EF2">
        <w:rPr>
          <w:rFonts w:ascii="Times New Roman" w:hAnsi="Times New Roman" w:cs="Times New Roman"/>
          <w:sz w:val="24"/>
          <w:szCs w:val="24"/>
        </w:rPr>
        <w:t>, G</w:t>
      </w:r>
      <w:r w:rsidR="00732643">
        <w:rPr>
          <w:rFonts w:ascii="Times New Roman" w:hAnsi="Times New Roman" w:cs="Times New Roman"/>
          <w:sz w:val="24"/>
          <w:szCs w:val="24"/>
        </w:rPr>
        <w:t>ina L.</w:t>
      </w:r>
      <w:r w:rsidRPr="00114EF2">
        <w:rPr>
          <w:rFonts w:ascii="Times New Roman" w:hAnsi="Times New Roman" w:cs="Times New Roman"/>
          <w:sz w:val="24"/>
          <w:szCs w:val="24"/>
        </w:rPr>
        <w:t xml:space="preserve"> Pinchbeck </w:t>
      </w:r>
      <w:r w:rsidRPr="00114EF2">
        <w:rPr>
          <w:rFonts w:ascii="Times New Roman" w:hAnsi="Times New Roman" w:cs="Times New Roman"/>
          <w:sz w:val="24"/>
          <w:szCs w:val="24"/>
          <w:vertAlign w:val="superscript"/>
        </w:rPr>
        <w:t>a</w:t>
      </w:r>
      <w:r w:rsidRPr="00114EF2">
        <w:rPr>
          <w:rFonts w:ascii="Times New Roman" w:hAnsi="Times New Roman" w:cs="Times New Roman"/>
          <w:sz w:val="24"/>
          <w:szCs w:val="24"/>
        </w:rPr>
        <w:t xml:space="preserve">, </w:t>
      </w:r>
      <w:r w:rsidR="001375D2" w:rsidRPr="00114EF2">
        <w:rPr>
          <w:rFonts w:ascii="Times New Roman" w:hAnsi="Times New Roman" w:cs="Times New Roman"/>
          <w:sz w:val="24"/>
          <w:szCs w:val="24"/>
        </w:rPr>
        <w:t>P</w:t>
      </w:r>
      <w:r w:rsidR="00732643">
        <w:rPr>
          <w:rFonts w:ascii="Times New Roman" w:hAnsi="Times New Roman" w:cs="Times New Roman"/>
          <w:sz w:val="24"/>
          <w:szCs w:val="24"/>
        </w:rPr>
        <w:t xml:space="preserve">eter </w:t>
      </w:r>
      <w:r w:rsidR="001375D2" w:rsidRPr="00114EF2">
        <w:rPr>
          <w:rFonts w:ascii="Times New Roman" w:hAnsi="Times New Roman" w:cs="Times New Roman"/>
          <w:sz w:val="24"/>
          <w:szCs w:val="24"/>
        </w:rPr>
        <w:t xml:space="preserve">J.M. Noble </w:t>
      </w:r>
      <w:r w:rsidR="00A70071">
        <w:rPr>
          <w:rFonts w:ascii="Times New Roman" w:hAnsi="Times New Roman" w:cs="Times New Roman"/>
          <w:sz w:val="24"/>
          <w:szCs w:val="24"/>
          <w:vertAlign w:val="superscript"/>
        </w:rPr>
        <w:t>b</w:t>
      </w:r>
      <w:r w:rsidR="001375D2" w:rsidRPr="00114EF2">
        <w:rPr>
          <w:rFonts w:ascii="Times New Roman" w:hAnsi="Times New Roman" w:cs="Times New Roman"/>
          <w:sz w:val="24"/>
          <w:szCs w:val="24"/>
        </w:rPr>
        <w:t xml:space="preserve">, </w:t>
      </w:r>
      <w:r w:rsidR="00732643">
        <w:rPr>
          <w:rFonts w:ascii="Times New Roman" w:hAnsi="Times New Roman" w:cs="Times New Roman"/>
          <w:sz w:val="24"/>
          <w:szCs w:val="24"/>
        </w:rPr>
        <w:t>Alan D</w:t>
      </w:r>
      <w:r w:rsidR="00732643" w:rsidRPr="00114EF2">
        <w:rPr>
          <w:rFonts w:ascii="Times New Roman" w:hAnsi="Times New Roman" w:cs="Times New Roman"/>
          <w:sz w:val="24"/>
          <w:szCs w:val="24"/>
        </w:rPr>
        <w:t xml:space="preserve">. Radford </w:t>
      </w:r>
      <w:r w:rsidR="00732643" w:rsidRPr="00114EF2">
        <w:rPr>
          <w:rFonts w:ascii="Times New Roman" w:hAnsi="Times New Roman" w:cs="Times New Roman"/>
          <w:sz w:val="24"/>
          <w:szCs w:val="24"/>
          <w:vertAlign w:val="superscript"/>
        </w:rPr>
        <w:t>a</w:t>
      </w:r>
    </w:p>
    <w:p w:rsidR="001F2384" w:rsidRPr="00114EF2" w:rsidRDefault="001F2384" w:rsidP="001F2384">
      <w:pPr>
        <w:spacing w:after="0" w:line="240" w:lineRule="auto"/>
        <w:jc w:val="both"/>
        <w:rPr>
          <w:rFonts w:ascii="Times New Roman" w:hAnsi="Times New Roman" w:cs="Times New Roman"/>
          <w:sz w:val="24"/>
          <w:szCs w:val="24"/>
        </w:rPr>
      </w:pPr>
    </w:p>
    <w:p w:rsidR="001F2384" w:rsidRPr="00114EF2" w:rsidRDefault="001F2384" w:rsidP="001F2384">
      <w:pPr>
        <w:spacing w:after="0" w:line="240" w:lineRule="auto"/>
        <w:ind w:right="-187"/>
        <w:jc w:val="both"/>
        <w:rPr>
          <w:rFonts w:ascii="Times New Roman" w:hAnsi="Times New Roman" w:cs="Times New Roman"/>
          <w:i/>
          <w:sz w:val="24"/>
          <w:szCs w:val="24"/>
        </w:rPr>
      </w:pPr>
      <w:proofErr w:type="spellStart"/>
      <w:r w:rsidRPr="00A70071">
        <w:rPr>
          <w:rFonts w:ascii="Times New Roman" w:hAnsi="Times New Roman" w:cs="Times New Roman"/>
          <w:i/>
          <w:sz w:val="24"/>
          <w:szCs w:val="24"/>
          <w:vertAlign w:val="superscript"/>
        </w:rPr>
        <w:t>a</w:t>
      </w:r>
      <w:proofErr w:type="spellEnd"/>
      <w:r w:rsidRPr="00114EF2">
        <w:rPr>
          <w:rFonts w:ascii="Times New Roman" w:hAnsi="Times New Roman" w:cs="Times New Roman"/>
          <w:sz w:val="24"/>
          <w:szCs w:val="24"/>
          <w:vertAlign w:val="superscript"/>
        </w:rPr>
        <w:t xml:space="preserve"> </w:t>
      </w:r>
      <w:r w:rsidRPr="00114EF2">
        <w:rPr>
          <w:rFonts w:ascii="Times New Roman" w:hAnsi="Times New Roman" w:cs="Times New Roman"/>
          <w:i/>
          <w:sz w:val="24"/>
          <w:szCs w:val="24"/>
        </w:rPr>
        <w:t>Institute of Infection and Global Health, University of Liverpool, Leahurst Campus, Chester High Road, Neston, CH64 7TE, United Kingdom</w:t>
      </w:r>
    </w:p>
    <w:p w:rsidR="001F2384" w:rsidRPr="00114EF2" w:rsidRDefault="00A70071" w:rsidP="001F2384">
      <w:pPr>
        <w:spacing w:after="0" w:line="240" w:lineRule="auto"/>
        <w:ind w:right="-187"/>
        <w:jc w:val="both"/>
        <w:rPr>
          <w:rFonts w:ascii="Times New Roman" w:hAnsi="Times New Roman" w:cs="Times New Roman"/>
          <w:i/>
          <w:sz w:val="24"/>
          <w:szCs w:val="24"/>
        </w:rPr>
      </w:pPr>
      <w:r w:rsidRPr="00A70071">
        <w:rPr>
          <w:rFonts w:ascii="Times New Roman" w:hAnsi="Times New Roman" w:cs="Times New Roman"/>
          <w:i/>
          <w:sz w:val="24"/>
          <w:szCs w:val="24"/>
          <w:vertAlign w:val="superscript"/>
        </w:rPr>
        <w:t>b</w:t>
      </w:r>
      <w:r w:rsidR="001F2384" w:rsidRPr="00114EF2">
        <w:rPr>
          <w:rFonts w:ascii="Times New Roman" w:hAnsi="Times New Roman" w:cs="Times New Roman"/>
          <w:sz w:val="24"/>
          <w:szCs w:val="24"/>
        </w:rPr>
        <w:t xml:space="preserve"> </w:t>
      </w:r>
      <w:r w:rsidR="001F2384" w:rsidRPr="00114EF2">
        <w:rPr>
          <w:rFonts w:ascii="Times New Roman" w:hAnsi="Times New Roman" w:cs="Times New Roman"/>
          <w:i/>
          <w:sz w:val="24"/>
          <w:szCs w:val="24"/>
        </w:rPr>
        <w:t>Institute of Veterinary Science, University of Liverpool, Leahurst Campus, Chester High Road, Neston, CH64 7TE, United Kingdom</w:t>
      </w:r>
    </w:p>
    <w:p w:rsidR="001F2384" w:rsidRPr="009D2BB4" w:rsidRDefault="00A70071" w:rsidP="001F2384">
      <w:pPr>
        <w:spacing w:after="0" w:line="240" w:lineRule="auto"/>
        <w:ind w:right="-187"/>
        <w:jc w:val="both"/>
        <w:rPr>
          <w:rFonts w:ascii="Times New Roman" w:hAnsi="Times New Roman" w:cs="Times New Roman"/>
          <w:i/>
          <w:sz w:val="24"/>
          <w:szCs w:val="24"/>
        </w:rPr>
      </w:pPr>
      <w:r>
        <w:rPr>
          <w:rFonts w:ascii="Times New Roman" w:hAnsi="Times New Roman" w:cs="Times New Roman"/>
          <w:i/>
          <w:sz w:val="24"/>
          <w:szCs w:val="24"/>
          <w:vertAlign w:val="superscript"/>
        </w:rPr>
        <w:t>c</w:t>
      </w:r>
      <w:r w:rsidR="001F2384" w:rsidRPr="00114EF2">
        <w:rPr>
          <w:rFonts w:ascii="Times New Roman" w:hAnsi="Times New Roman" w:cs="Times New Roman"/>
          <w:i/>
          <w:sz w:val="24"/>
          <w:szCs w:val="24"/>
          <w:vertAlign w:val="superscript"/>
        </w:rPr>
        <w:t xml:space="preserve"> </w:t>
      </w:r>
      <w:r w:rsidR="009D2BB4">
        <w:rPr>
          <w:rFonts w:ascii="Times New Roman" w:hAnsi="Times New Roman" w:cs="Times New Roman"/>
          <w:i/>
          <w:sz w:val="24"/>
          <w:szCs w:val="24"/>
        </w:rPr>
        <w:t xml:space="preserve">School of Veterinary Medicine and Science, The University of Nottingham, Sutton </w:t>
      </w:r>
      <w:proofErr w:type="spellStart"/>
      <w:r w:rsidR="009D2BB4">
        <w:rPr>
          <w:rFonts w:ascii="Times New Roman" w:hAnsi="Times New Roman" w:cs="Times New Roman"/>
          <w:i/>
          <w:sz w:val="24"/>
          <w:szCs w:val="24"/>
        </w:rPr>
        <w:t>Bonington</w:t>
      </w:r>
      <w:proofErr w:type="spellEnd"/>
      <w:r w:rsidR="009D2BB4">
        <w:rPr>
          <w:rFonts w:ascii="Times New Roman" w:hAnsi="Times New Roman" w:cs="Times New Roman"/>
          <w:i/>
          <w:sz w:val="24"/>
          <w:szCs w:val="24"/>
        </w:rPr>
        <w:t xml:space="preserve"> Campus, Loughborough, LE12 5RD, United Kingdom</w:t>
      </w:r>
    </w:p>
    <w:p w:rsidR="0045501F" w:rsidRPr="0045501F" w:rsidRDefault="00A70071" w:rsidP="001F2384">
      <w:pPr>
        <w:spacing w:after="0" w:line="240" w:lineRule="auto"/>
        <w:ind w:right="-187"/>
        <w:jc w:val="both"/>
        <w:rPr>
          <w:rFonts w:ascii="Times New Roman" w:hAnsi="Times New Roman" w:cs="Times New Roman"/>
          <w:i/>
          <w:sz w:val="24"/>
          <w:szCs w:val="24"/>
        </w:rPr>
      </w:pPr>
      <w:proofErr w:type="gramStart"/>
      <w:r w:rsidRPr="00A70071">
        <w:rPr>
          <w:rFonts w:ascii="Times New Roman" w:hAnsi="Times New Roman" w:cs="Times New Roman"/>
          <w:i/>
          <w:sz w:val="24"/>
          <w:szCs w:val="24"/>
          <w:vertAlign w:val="superscript"/>
        </w:rPr>
        <w:t>d</w:t>
      </w:r>
      <w:proofErr w:type="gramEnd"/>
      <w:r w:rsidR="0045501F">
        <w:rPr>
          <w:rFonts w:ascii="Times New Roman" w:hAnsi="Times New Roman" w:cs="Times New Roman"/>
          <w:sz w:val="24"/>
          <w:szCs w:val="24"/>
        </w:rPr>
        <w:t xml:space="preserve"> </w:t>
      </w:r>
      <w:r w:rsidR="004677AA">
        <w:rPr>
          <w:rFonts w:ascii="Times New Roman" w:hAnsi="Times New Roman" w:cs="Times New Roman"/>
          <w:i/>
          <w:sz w:val="24"/>
          <w:szCs w:val="24"/>
        </w:rPr>
        <w:t>Lancaster Medical School, Lancaster University, Furness Building, Lancaster, LA1 4YG, United Kingdom</w:t>
      </w:r>
    </w:p>
    <w:p w:rsidR="001F2384" w:rsidRDefault="00A70071" w:rsidP="00A70071">
      <w:pPr>
        <w:spacing w:after="0" w:line="240" w:lineRule="auto"/>
        <w:ind w:right="-187"/>
        <w:jc w:val="both"/>
        <w:rPr>
          <w:rFonts w:ascii="Times New Roman" w:hAnsi="Times New Roman" w:cs="Times New Roman"/>
          <w:i/>
          <w:sz w:val="24"/>
          <w:szCs w:val="24"/>
        </w:rPr>
      </w:pPr>
      <w:proofErr w:type="gramStart"/>
      <w:r>
        <w:rPr>
          <w:rFonts w:ascii="Times New Roman" w:hAnsi="Times New Roman" w:cs="Times New Roman"/>
          <w:i/>
          <w:sz w:val="24"/>
          <w:szCs w:val="24"/>
          <w:vertAlign w:val="superscript"/>
        </w:rPr>
        <w:t>e</w:t>
      </w:r>
      <w:proofErr w:type="gramEnd"/>
      <w:r w:rsidR="0096261F" w:rsidRPr="00114EF2">
        <w:rPr>
          <w:rFonts w:ascii="Times New Roman" w:hAnsi="Times New Roman" w:cs="Times New Roman"/>
          <w:i/>
          <w:sz w:val="24"/>
          <w:szCs w:val="24"/>
          <w:vertAlign w:val="superscript"/>
        </w:rPr>
        <w:t xml:space="preserve"> </w:t>
      </w:r>
      <w:r w:rsidR="0096261F" w:rsidRPr="00114EF2">
        <w:rPr>
          <w:rFonts w:ascii="Times New Roman" w:hAnsi="Times New Roman" w:cs="Times New Roman"/>
          <w:i/>
          <w:sz w:val="24"/>
          <w:szCs w:val="24"/>
        </w:rPr>
        <w:t>Bristol Veterinary School, University of Bristol, Langford Campus, BS40 5DU, United Kingdom</w:t>
      </w:r>
    </w:p>
    <w:p w:rsidR="00A70071" w:rsidRPr="00A70071" w:rsidRDefault="00A70071" w:rsidP="00A70071">
      <w:pPr>
        <w:spacing w:after="0" w:line="240" w:lineRule="auto"/>
        <w:ind w:right="-187"/>
        <w:jc w:val="both"/>
        <w:rPr>
          <w:rFonts w:ascii="Times New Roman" w:hAnsi="Times New Roman" w:cs="Times New Roman"/>
          <w:sz w:val="24"/>
          <w:szCs w:val="24"/>
        </w:rPr>
      </w:pPr>
    </w:p>
    <w:p w:rsidR="001F2384" w:rsidRPr="00114EF2" w:rsidRDefault="001F2384" w:rsidP="001F2384">
      <w:pPr>
        <w:tabs>
          <w:tab w:val="left" w:pos="284"/>
        </w:tabs>
        <w:spacing w:after="0" w:line="240" w:lineRule="auto"/>
        <w:ind w:right="-187"/>
        <w:rPr>
          <w:rFonts w:ascii="Times New Roman" w:hAnsi="Times New Roman" w:cs="Times New Roman"/>
          <w:sz w:val="24"/>
          <w:szCs w:val="24"/>
        </w:rPr>
      </w:pPr>
      <w:r w:rsidRPr="00114EF2">
        <w:rPr>
          <w:rFonts w:ascii="Times New Roman" w:hAnsi="Times New Roman" w:cs="Times New Roman"/>
          <w:sz w:val="24"/>
          <w:szCs w:val="24"/>
        </w:rPr>
        <w:t>*</w:t>
      </w:r>
      <w:r w:rsidRPr="00114EF2">
        <w:rPr>
          <w:rFonts w:ascii="Times New Roman" w:hAnsi="Times New Roman" w:cs="Times New Roman"/>
          <w:sz w:val="24"/>
          <w:szCs w:val="24"/>
        </w:rPr>
        <w:tab/>
        <w:t>Corresponding author. Tel: +44 151 7956080</w:t>
      </w:r>
    </w:p>
    <w:p w:rsidR="00AA1EBD" w:rsidRPr="00114EF2" w:rsidRDefault="001F2384" w:rsidP="001F2384">
      <w:pPr>
        <w:tabs>
          <w:tab w:val="left" w:pos="284"/>
        </w:tabs>
        <w:spacing w:after="0" w:line="240" w:lineRule="auto"/>
        <w:ind w:right="-187"/>
        <w:rPr>
          <w:rFonts w:ascii="Times New Roman" w:eastAsiaTheme="majorEastAsia" w:hAnsi="Times New Roman" w:cs="Times New Roman"/>
          <w:spacing w:val="-10"/>
          <w:kern w:val="28"/>
          <w:sz w:val="24"/>
          <w:szCs w:val="24"/>
        </w:rPr>
        <w:sectPr w:rsidR="00AA1EBD" w:rsidRPr="00114EF2" w:rsidSect="00642209">
          <w:footerReference w:type="default" r:id="rId8"/>
          <w:pgSz w:w="11906" w:h="16838" w:code="9"/>
          <w:pgMar w:top="1418" w:right="1418" w:bottom="1418" w:left="1418" w:header="709" w:footer="709" w:gutter="0"/>
          <w:lnNumType w:countBy="1" w:restart="continuous"/>
          <w:cols w:space="708"/>
          <w:docGrid w:linePitch="360"/>
        </w:sectPr>
      </w:pPr>
      <w:r w:rsidRPr="00114EF2">
        <w:rPr>
          <w:rFonts w:ascii="Times New Roman" w:hAnsi="Times New Roman" w:cs="Times New Roman"/>
          <w:sz w:val="24"/>
          <w:szCs w:val="24"/>
        </w:rPr>
        <w:tab/>
      </w:r>
      <w:r w:rsidRPr="00114EF2">
        <w:rPr>
          <w:rFonts w:ascii="Times New Roman" w:hAnsi="Times New Roman" w:cs="Times New Roman"/>
          <w:i/>
          <w:sz w:val="24"/>
          <w:szCs w:val="24"/>
        </w:rPr>
        <w:t xml:space="preserve">E-mail address: </w:t>
      </w:r>
      <w:hyperlink r:id="rId9" w:history="1">
        <w:r w:rsidRPr="00114EF2">
          <w:rPr>
            <w:rStyle w:val="Hyperlink"/>
            <w:rFonts w:ascii="Times New Roman" w:hAnsi="Times New Roman" w:cs="Times New Roman"/>
            <w:sz w:val="24"/>
            <w:szCs w:val="24"/>
          </w:rPr>
          <w:t>D.A.Singleton</w:t>
        </w:r>
        <w:r w:rsidRPr="00114EF2">
          <w:rPr>
            <w:rStyle w:val="Hyperlink"/>
            <w:rFonts w:ascii="Times New Roman" w:eastAsiaTheme="majorEastAsia" w:hAnsi="Times New Roman" w:cs="Times New Roman"/>
            <w:spacing w:val="-10"/>
            <w:kern w:val="28"/>
            <w:sz w:val="24"/>
            <w:szCs w:val="24"/>
          </w:rPr>
          <w:t>@liverpool.ac.uk</w:t>
        </w:r>
      </w:hyperlink>
      <w:r w:rsidRPr="00114EF2">
        <w:rPr>
          <w:rFonts w:ascii="Times New Roman" w:eastAsiaTheme="majorEastAsia" w:hAnsi="Times New Roman" w:cs="Times New Roman"/>
          <w:spacing w:val="-10"/>
          <w:kern w:val="28"/>
          <w:sz w:val="24"/>
          <w:szCs w:val="24"/>
        </w:rPr>
        <w:t xml:space="preserve"> (D.A. Singleton)</w:t>
      </w:r>
    </w:p>
    <w:p w:rsidR="00E33A3C" w:rsidRPr="009C0911" w:rsidRDefault="00136E77" w:rsidP="009D5834">
      <w:pPr>
        <w:tabs>
          <w:tab w:val="left" w:pos="284"/>
        </w:tabs>
        <w:spacing w:after="0" w:line="360" w:lineRule="auto"/>
        <w:ind w:right="-187"/>
        <w:jc w:val="both"/>
        <w:rPr>
          <w:rFonts w:ascii="Times New Roman" w:hAnsi="Times New Roman" w:cs="Times New Roman"/>
          <w:sz w:val="24"/>
          <w:szCs w:val="24"/>
        </w:rPr>
      </w:pPr>
      <w:r w:rsidRPr="009C0911">
        <w:rPr>
          <w:rFonts w:ascii="Times New Roman" w:hAnsi="Times New Roman" w:cs="Times New Roman"/>
          <w:b/>
          <w:sz w:val="24"/>
          <w:szCs w:val="24"/>
        </w:rPr>
        <w:lastRenderedPageBreak/>
        <w:t>Report summary</w:t>
      </w:r>
    </w:p>
    <w:p w:rsidR="009C0911" w:rsidRPr="00EF0F95" w:rsidRDefault="0052525D" w:rsidP="00EE4DFA">
      <w:pPr>
        <w:pStyle w:val="ListParagraph"/>
        <w:numPr>
          <w:ilvl w:val="0"/>
          <w:numId w:val="2"/>
        </w:numPr>
        <w:tabs>
          <w:tab w:val="left" w:pos="284"/>
        </w:tabs>
        <w:spacing w:line="360" w:lineRule="auto"/>
        <w:ind w:right="-187"/>
        <w:jc w:val="both"/>
        <w:rPr>
          <w:rFonts w:ascii="Times New Roman" w:hAnsi="Times New Roman" w:cs="Times New Roman"/>
        </w:rPr>
      </w:pPr>
      <w:r w:rsidRPr="009C0911">
        <w:rPr>
          <w:rFonts w:ascii="Times New Roman" w:hAnsi="Times New Roman" w:cs="Times New Roman"/>
        </w:rPr>
        <w:t xml:space="preserve">Presentation for investigation and/or treatment of </w:t>
      </w:r>
      <w:r w:rsidR="009C0911" w:rsidRPr="009C0911">
        <w:rPr>
          <w:rFonts w:ascii="Times New Roman" w:hAnsi="Times New Roman" w:cs="Times New Roman"/>
        </w:rPr>
        <w:t>respiratory</w:t>
      </w:r>
      <w:r w:rsidR="00DD421C" w:rsidRPr="009C0911">
        <w:rPr>
          <w:rFonts w:ascii="Times New Roman" w:hAnsi="Times New Roman" w:cs="Times New Roman"/>
        </w:rPr>
        <w:t xml:space="preserve"> </w:t>
      </w:r>
      <w:r w:rsidRPr="009C0911">
        <w:rPr>
          <w:rFonts w:ascii="Times New Roman" w:hAnsi="Times New Roman" w:cs="Times New Roman"/>
        </w:rPr>
        <w:t xml:space="preserve">disease </w:t>
      </w:r>
      <w:r w:rsidR="006C56B5">
        <w:rPr>
          <w:rFonts w:ascii="Times New Roman" w:hAnsi="Times New Roman" w:cs="Times New Roman"/>
        </w:rPr>
        <w:t xml:space="preserve">comprised </w:t>
      </w:r>
      <w:r w:rsidR="009C0911" w:rsidRPr="009C0911">
        <w:rPr>
          <w:rFonts w:ascii="Times New Roman" w:hAnsi="Times New Roman" w:cs="Times New Roman"/>
        </w:rPr>
        <w:t>0.9 per cent, 1.2 per cent and 1.2 per cent of total dog, cat and rabbit consultations respectively</w:t>
      </w:r>
      <w:r w:rsidR="006C56B5">
        <w:rPr>
          <w:rFonts w:ascii="Times New Roman" w:hAnsi="Times New Roman" w:cs="Times New Roman"/>
        </w:rPr>
        <w:t xml:space="preserve"> between</w:t>
      </w:r>
      <w:r w:rsidR="009C0911" w:rsidRPr="009C0911">
        <w:rPr>
          <w:rFonts w:ascii="Times New Roman" w:hAnsi="Times New Roman" w:cs="Times New Roman"/>
        </w:rPr>
        <w:t xml:space="preserve"> 1 </w:t>
      </w:r>
      <w:r w:rsidR="009C0911" w:rsidRPr="00EF0F95">
        <w:rPr>
          <w:rFonts w:ascii="Times New Roman" w:hAnsi="Times New Roman" w:cs="Times New Roman"/>
        </w:rPr>
        <w:t xml:space="preserve">January 2018 </w:t>
      </w:r>
      <w:r w:rsidR="006C56B5" w:rsidRPr="00EF0F95">
        <w:rPr>
          <w:rFonts w:ascii="Times New Roman" w:hAnsi="Times New Roman" w:cs="Times New Roman"/>
        </w:rPr>
        <w:t>and</w:t>
      </w:r>
      <w:r w:rsidR="009C0911" w:rsidRPr="00EF0F95">
        <w:rPr>
          <w:rFonts w:ascii="Times New Roman" w:hAnsi="Times New Roman" w:cs="Times New Roman"/>
        </w:rPr>
        <w:t xml:space="preserve"> 28 February 2019</w:t>
      </w:r>
      <w:r w:rsidR="00CD4919">
        <w:rPr>
          <w:rFonts w:ascii="Times New Roman" w:hAnsi="Times New Roman" w:cs="Times New Roman"/>
        </w:rPr>
        <w:t>.</w:t>
      </w:r>
    </w:p>
    <w:p w:rsidR="001C0D87" w:rsidRPr="00EF0F95" w:rsidRDefault="00EF0F95" w:rsidP="00EE4DFA">
      <w:pPr>
        <w:pStyle w:val="ListParagraph"/>
        <w:numPr>
          <w:ilvl w:val="0"/>
          <w:numId w:val="2"/>
        </w:numPr>
        <w:tabs>
          <w:tab w:val="left" w:pos="284"/>
        </w:tabs>
        <w:spacing w:line="360" w:lineRule="auto"/>
        <w:ind w:right="-187"/>
        <w:jc w:val="both"/>
        <w:rPr>
          <w:rFonts w:ascii="Times New Roman" w:hAnsi="Times New Roman" w:cs="Times New Roman"/>
        </w:rPr>
      </w:pPr>
      <w:r w:rsidRPr="00EF0F95">
        <w:rPr>
          <w:rFonts w:ascii="Times New Roman" w:hAnsi="Times New Roman" w:cs="Times New Roman"/>
        </w:rPr>
        <w:t>Coughing was the most frequently recorded respiratory disease clinical sign in dogs (</w:t>
      </w:r>
      <w:r w:rsidR="00CD4919">
        <w:rPr>
          <w:rFonts w:ascii="Times New Roman" w:hAnsi="Times New Roman" w:cs="Times New Roman"/>
        </w:rPr>
        <w:t>68.0 per cent of cases</w:t>
      </w:r>
      <w:r w:rsidRPr="00EF0F95">
        <w:rPr>
          <w:rFonts w:ascii="Times New Roman" w:hAnsi="Times New Roman" w:cs="Times New Roman"/>
        </w:rPr>
        <w:t xml:space="preserve">), whereas </w:t>
      </w:r>
      <w:r w:rsidR="00CD4919">
        <w:rPr>
          <w:rFonts w:ascii="Times New Roman" w:hAnsi="Times New Roman" w:cs="Times New Roman"/>
        </w:rPr>
        <w:t>sneezing</w:t>
      </w:r>
      <w:r w:rsidRPr="00EF0F95">
        <w:rPr>
          <w:rFonts w:ascii="Times New Roman" w:hAnsi="Times New Roman" w:cs="Times New Roman"/>
        </w:rPr>
        <w:t xml:space="preserve"> was most common in cats (</w:t>
      </w:r>
      <w:r w:rsidR="00CD4919">
        <w:rPr>
          <w:rFonts w:ascii="Times New Roman" w:hAnsi="Times New Roman" w:cs="Times New Roman"/>
        </w:rPr>
        <w:t>45.6 per cent of cases</w:t>
      </w:r>
      <w:r w:rsidRPr="00EF0F95">
        <w:rPr>
          <w:rFonts w:ascii="Times New Roman" w:hAnsi="Times New Roman" w:cs="Times New Roman"/>
        </w:rPr>
        <w:t>)</w:t>
      </w:r>
      <w:r w:rsidR="00CD4919">
        <w:rPr>
          <w:rFonts w:ascii="Times New Roman" w:hAnsi="Times New Roman" w:cs="Times New Roman"/>
        </w:rPr>
        <w:t>.</w:t>
      </w:r>
    </w:p>
    <w:p w:rsidR="00E52242" w:rsidRPr="00C7187B" w:rsidRDefault="00125151" w:rsidP="00CE26E9">
      <w:pPr>
        <w:pStyle w:val="ListParagraph"/>
        <w:numPr>
          <w:ilvl w:val="0"/>
          <w:numId w:val="2"/>
        </w:numPr>
        <w:tabs>
          <w:tab w:val="left" w:pos="284"/>
        </w:tabs>
        <w:spacing w:line="360" w:lineRule="auto"/>
        <w:ind w:right="-187"/>
        <w:jc w:val="both"/>
        <w:rPr>
          <w:rFonts w:ascii="Times New Roman" w:hAnsi="Times New Roman" w:cs="Times New Roman"/>
        </w:rPr>
      </w:pPr>
      <w:r w:rsidRPr="00C7187B">
        <w:rPr>
          <w:rFonts w:ascii="Times New Roman" w:hAnsi="Times New Roman" w:cs="Times New Roman"/>
        </w:rPr>
        <w:t xml:space="preserve">The proportion of </w:t>
      </w:r>
      <w:r w:rsidR="00C7187B" w:rsidRPr="00C7187B">
        <w:rPr>
          <w:rFonts w:ascii="Times New Roman" w:hAnsi="Times New Roman" w:cs="Times New Roman"/>
        </w:rPr>
        <w:t>respiratory</w:t>
      </w:r>
      <w:r w:rsidRPr="00C7187B">
        <w:rPr>
          <w:rFonts w:ascii="Times New Roman" w:hAnsi="Times New Roman" w:cs="Times New Roman"/>
        </w:rPr>
        <w:t xml:space="preserve"> disease </w:t>
      </w:r>
      <w:proofErr w:type="gramStart"/>
      <w:r w:rsidRPr="00C7187B">
        <w:rPr>
          <w:rFonts w:ascii="Times New Roman" w:hAnsi="Times New Roman" w:cs="Times New Roman"/>
        </w:rPr>
        <w:t>consultations which prescribed antibiotics authorised for systemic administration (including oral and injectable formulations)</w:t>
      </w:r>
      <w:proofErr w:type="gramEnd"/>
      <w:r w:rsidRPr="00C7187B">
        <w:rPr>
          <w:rFonts w:ascii="Times New Roman" w:hAnsi="Times New Roman" w:cs="Times New Roman"/>
        </w:rPr>
        <w:t xml:space="preserve"> decreased between April 2014 and </w:t>
      </w:r>
      <w:r w:rsidR="00C7187B" w:rsidRPr="00C7187B">
        <w:rPr>
          <w:rFonts w:ascii="Times New Roman" w:hAnsi="Times New Roman" w:cs="Times New Roman"/>
        </w:rPr>
        <w:t>February 2019 by approximately 25 per cent.</w:t>
      </w:r>
    </w:p>
    <w:p w:rsidR="00FE28E8" w:rsidRPr="00AF03FD" w:rsidRDefault="00FE28E8" w:rsidP="00AF03FD">
      <w:pPr>
        <w:pStyle w:val="ListParagraph"/>
        <w:numPr>
          <w:ilvl w:val="0"/>
          <w:numId w:val="2"/>
        </w:numPr>
        <w:spacing w:line="360" w:lineRule="auto"/>
        <w:jc w:val="both"/>
        <w:rPr>
          <w:rFonts w:ascii="Times New Roman" w:hAnsi="Times New Roman" w:cs="Times New Roman"/>
        </w:rPr>
      </w:pPr>
      <w:r w:rsidRPr="00AF03FD">
        <w:rPr>
          <w:rFonts w:ascii="Times New Roman" w:hAnsi="Times New Roman" w:cs="Times New Roman"/>
        </w:rPr>
        <w:t>Between January 201</w:t>
      </w:r>
      <w:r w:rsidR="00AF03FD" w:rsidRPr="00AF03FD">
        <w:rPr>
          <w:rFonts w:ascii="Times New Roman" w:hAnsi="Times New Roman" w:cs="Times New Roman"/>
        </w:rPr>
        <w:t>6</w:t>
      </w:r>
      <w:r w:rsidRPr="00AF03FD">
        <w:rPr>
          <w:rFonts w:ascii="Times New Roman" w:hAnsi="Times New Roman" w:cs="Times New Roman"/>
        </w:rPr>
        <w:t xml:space="preserve"> and </w:t>
      </w:r>
      <w:r w:rsidR="00AF03FD" w:rsidRPr="00AF03FD">
        <w:rPr>
          <w:rFonts w:ascii="Times New Roman" w:hAnsi="Times New Roman" w:cs="Times New Roman"/>
        </w:rPr>
        <w:t>February</w:t>
      </w:r>
      <w:r w:rsidRPr="00AF03FD">
        <w:rPr>
          <w:rFonts w:ascii="Times New Roman" w:hAnsi="Times New Roman" w:cs="Times New Roman"/>
        </w:rPr>
        <w:t xml:space="preserve"> 201</w:t>
      </w:r>
      <w:r w:rsidR="00AF03FD" w:rsidRPr="00AF03FD">
        <w:rPr>
          <w:rFonts w:ascii="Times New Roman" w:hAnsi="Times New Roman" w:cs="Times New Roman"/>
        </w:rPr>
        <w:t>9</w:t>
      </w:r>
      <w:r w:rsidRPr="00AF03FD">
        <w:rPr>
          <w:rFonts w:ascii="Times New Roman" w:hAnsi="Times New Roman" w:cs="Times New Roman"/>
        </w:rPr>
        <w:t xml:space="preserve">, </w:t>
      </w:r>
      <w:r w:rsidR="0096261F" w:rsidRPr="00AF03FD">
        <w:rPr>
          <w:rFonts w:ascii="Times New Roman" w:hAnsi="Times New Roman" w:cs="Times New Roman"/>
        </w:rPr>
        <w:t>1</w:t>
      </w:r>
      <w:r w:rsidR="00AF03FD" w:rsidRPr="00AF03FD">
        <w:rPr>
          <w:rFonts w:ascii="Times New Roman" w:hAnsi="Times New Roman" w:cs="Times New Roman"/>
        </w:rPr>
        <w:t>4</w:t>
      </w:r>
      <w:r w:rsidRPr="00AF03FD">
        <w:rPr>
          <w:rFonts w:ascii="Times New Roman" w:hAnsi="Times New Roman" w:cs="Times New Roman"/>
        </w:rPr>
        <w:t xml:space="preserve">.5 per cent of </w:t>
      </w:r>
      <w:r w:rsidR="00AF03FD" w:rsidRPr="00AF03FD">
        <w:rPr>
          <w:rFonts w:ascii="Times New Roman" w:hAnsi="Times New Roman" w:cs="Times New Roman"/>
        </w:rPr>
        <w:t>1,602 canine</w:t>
      </w:r>
      <w:r w:rsidRPr="00AF03FD">
        <w:rPr>
          <w:rFonts w:ascii="Times New Roman" w:hAnsi="Times New Roman" w:cs="Times New Roman"/>
        </w:rPr>
        <w:t xml:space="preserve"> </w:t>
      </w:r>
      <w:r w:rsidR="00AF03FD" w:rsidRPr="00AF03FD">
        <w:rPr>
          <w:rFonts w:ascii="Times New Roman" w:hAnsi="Times New Roman" w:cs="Times New Roman"/>
        </w:rPr>
        <w:t>and 4.9 per cent of 801 feline respiratory</w:t>
      </w:r>
      <w:r w:rsidRPr="00AF03FD">
        <w:rPr>
          <w:rFonts w:ascii="Times New Roman" w:hAnsi="Times New Roman" w:cs="Times New Roman"/>
        </w:rPr>
        <w:t xml:space="preserve"> samples submitted to UK-based diagnostic laboratories tested positive for presence of </w:t>
      </w:r>
      <w:proofErr w:type="spellStart"/>
      <w:r w:rsidR="00AF03FD" w:rsidRPr="00AF03FD">
        <w:rPr>
          <w:rFonts w:ascii="Times New Roman" w:hAnsi="Times New Roman" w:cs="Times New Roman"/>
          <w:i/>
        </w:rPr>
        <w:t>Bordetella</w:t>
      </w:r>
      <w:proofErr w:type="spellEnd"/>
      <w:r w:rsidR="00AF03FD" w:rsidRPr="00AF03FD">
        <w:rPr>
          <w:rFonts w:ascii="Times New Roman" w:hAnsi="Times New Roman" w:cs="Times New Roman"/>
          <w:i/>
        </w:rPr>
        <w:t xml:space="preserve"> </w:t>
      </w:r>
      <w:proofErr w:type="spellStart"/>
      <w:r w:rsidR="00AF03FD" w:rsidRPr="00AF03FD">
        <w:rPr>
          <w:rFonts w:ascii="Times New Roman" w:hAnsi="Times New Roman" w:cs="Times New Roman"/>
          <w:i/>
        </w:rPr>
        <w:t>bronchiseptica</w:t>
      </w:r>
      <w:proofErr w:type="spellEnd"/>
      <w:r w:rsidR="00AF03FD" w:rsidRPr="00AF03FD">
        <w:rPr>
          <w:rFonts w:ascii="Times New Roman" w:hAnsi="Times New Roman" w:cs="Times New Roman"/>
        </w:rPr>
        <w:t>.</w:t>
      </w:r>
    </w:p>
    <w:p w:rsidR="0040068D" w:rsidRDefault="0040068D" w:rsidP="009D5834">
      <w:pPr>
        <w:tabs>
          <w:tab w:val="left" w:pos="284"/>
        </w:tabs>
        <w:spacing w:after="0" w:line="360" w:lineRule="auto"/>
        <w:ind w:right="-187"/>
        <w:jc w:val="both"/>
        <w:rPr>
          <w:rFonts w:ascii="Times New Roman" w:hAnsi="Times New Roman" w:cs="Times New Roman"/>
          <w:sz w:val="24"/>
          <w:szCs w:val="24"/>
        </w:rPr>
      </w:pPr>
    </w:p>
    <w:p w:rsidR="00C934CB" w:rsidRDefault="00C934CB" w:rsidP="009D5834">
      <w:pPr>
        <w:tabs>
          <w:tab w:val="left" w:pos="284"/>
        </w:tabs>
        <w:spacing w:after="0" w:line="360" w:lineRule="auto"/>
        <w:ind w:right="-187"/>
        <w:jc w:val="both"/>
        <w:rPr>
          <w:rFonts w:ascii="Times New Roman" w:hAnsi="Times New Roman" w:cs="Times New Roman"/>
          <w:b/>
          <w:sz w:val="24"/>
          <w:szCs w:val="24"/>
          <w:lang w:val="en-US"/>
        </w:rPr>
      </w:pPr>
      <w:r w:rsidRPr="00C934CB">
        <w:rPr>
          <w:rFonts w:ascii="Times New Roman" w:hAnsi="Times New Roman" w:cs="Times New Roman"/>
          <w:b/>
          <w:sz w:val="24"/>
          <w:szCs w:val="24"/>
          <w:lang w:val="en-US"/>
        </w:rPr>
        <w:t>About this report</w:t>
      </w:r>
    </w:p>
    <w:p w:rsidR="00C934CB" w:rsidRPr="00C934CB" w:rsidRDefault="00C934CB" w:rsidP="009D5834">
      <w:pPr>
        <w:tabs>
          <w:tab w:val="left" w:pos="284"/>
        </w:tabs>
        <w:spacing w:after="0" w:line="360" w:lineRule="auto"/>
        <w:ind w:right="-187"/>
        <w:jc w:val="both"/>
        <w:rPr>
          <w:rFonts w:ascii="Times New Roman" w:hAnsi="Times New Roman" w:cs="Times New Roman"/>
          <w:b/>
          <w:sz w:val="24"/>
          <w:szCs w:val="24"/>
          <w:lang w:val="en-US"/>
        </w:rPr>
        <w:sectPr w:rsidR="00C934CB" w:rsidRPr="00C934CB" w:rsidSect="001F2384">
          <w:pgSz w:w="11906" w:h="16838" w:code="9"/>
          <w:pgMar w:top="1418" w:right="1418" w:bottom="1418" w:left="1418" w:header="709" w:footer="709" w:gutter="0"/>
          <w:lnNumType w:countBy="1" w:restart="continuous"/>
          <w:cols w:space="708"/>
          <w:docGrid w:linePitch="360"/>
        </w:sectPr>
      </w:pPr>
      <w:r w:rsidRPr="00C934CB">
        <w:rPr>
          <w:rFonts w:ascii="Times New Roman" w:hAnsi="Times New Roman" w:cs="Times New Roman"/>
          <w:sz w:val="24"/>
          <w:szCs w:val="24"/>
        </w:rPr>
        <w:t xml:space="preserve">This report </w:t>
      </w:r>
      <w:r w:rsidRPr="002B5607">
        <w:rPr>
          <w:rFonts w:ascii="Times New Roman" w:hAnsi="Times New Roman" w:cs="Times New Roman"/>
          <w:sz w:val="24"/>
          <w:szCs w:val="24"/>
        </w:rPr>
        <w:t xml:space="preserve">is the </w:t>
      </w:r>
      <w:r w:rsidR="00C15B3E" w:rsidRPr="002B5607">
        <w:rPr>
          <w:rFonts w:ascii="Times New Roman" w:hAnsi="Times New Roman" w:cs="Times New Roman"/>
          <w:sz w:val="24"/>
          <w:szCs w:val="24"/>
        </w:rPr>
        <w:t>eighth</w:t>
      </w:r>
      <w:r w:rsidRPr="002B5607">
        <w:rPr>
          <w:rFonts w:ascii="Times New Roman" w:hAnsi="Times New Roman" w:cs="Times New Roman"/>
          <w:sz w:val="24"/>
          <w:szCs w:val="24"/>
        </w:rPr>
        <w:t xml:space="preserve"> in a series by the Small</w:t>
      </w:r>
      <w:r w:rsidRPr="00C934CB">
        <w:rPr>
          <w:rFonts w:ascii="Times New Roman" w:hAnsi="Times New Roman" w:cs="Times New Roman"/>
          <w:sz w:val="24"/>
          <w:szCs w:val="24"/>
        </w:rPr>
        <w:t xml:space="preserve"> Animal Veterinary Surveillance Network (SAVSNET). The other reports in the series are available from http://veterinaryrecord.bmj.com. As data </w:t>
      </w:r>
      <w:proofErr w:type="gramStart"/>
      <w:r w:rsidRPr="00C934CB">
        <w:rPr>
          <w:rFonts w:ascii="Times New Roman" w:hAnsi="Times New Roman" w:cs="Times New Roman"/>
          <w:sz w:val="24"/>
          <w:szCs w:val="24"/>
        </w:rPr>
        <w:t>are collected</w:t>
      </w:r>
      <w:proofErr w:type="gramEnd"/>
      <w:r w:rsidRPr="00C934CB">
        <w:rPr>
          <w:rFonts w:ascii="Times New Roman" w:hAnsi="Times New Roman" w:cs="Times New Roman"/>
          <w:sz w:val="24"/>
          <w:szCs w:val="24"/>
        </w:rPr>
        <w:t xml:space="preserve"> for longer</w:t>
      </w:r>
      <w:r w:rsidR="00B20F24">
        <w:rPr>
          <w:rFonts w:ascii="Times New Roman" w:hAnsi="Times New Roman" w:cs="Times New Roman"/>
          <w:sz w:val="24"/>
          <w:szCs w:val="24"/>
        </w:rPr>
        <w:t xml:space="preserve"> periods</w:t>
      </w:r>
      <w:r w:rsidRPr="00C934CB">
        <w:rPr>
          <w:rFonts w:ascii="Times New Roman" w:hAnsi="Times New Roman" w:cs="Times New Roman"/>
          <w:sz w:val="24"/>
          <w:szCs w:val="24"/>
        </w:rPr>
        <w:t xml:space="preserve">, the estimates of changes in disease burden will become more refined, allowing more targeted local and perhaps national interventions. Anonymised data </w:t>
      </w:r>
      <w:proofErr w:type="gramStart"/>
      <w:r w:rsidRPr="00C934CB">
        <w:rPr>
          <w:rFonts w:ascii="Times New Roman" w:hAnsi="Times New Roman" w:cs="Times New Roman"/>
          <w:sz w:val="24"/>
          <w:szCs w:val="24"/>
        </w:rPr>
        <w:t>can be accessed</w:t>
      </w:r>
      <w:proofErr w:type="gramEnd"/>
      <w:r w:rsidRPr="00C934CB">
        <w:rPr>
          <w:rFonts w:ascii="Times New Roman" w:hAnsi="Times New Roman" w:cs="Times New Roman"/>
          <w:sz w:val="24"/>
          <w:szCs w:val="24"/>
        </w:rPr>
        <w:t xml:space="preserve"> for research by contacting the authors. SAVSNET also welcomes feedback on this report. More information about SAVSNET is available at www.liverpool.ac.uk/savsnet</w:t>
      </w:r>
    </w:p>
    <w:p w:rsidR="004540C1" w:rsidRPr="002B5607" w:rsidRDefault="004540C1" w:rsidP="004540C1">
      <w:pPr>
        <w:spacing w:after="0" w:line="360" w:lineRule="auto"/>
        <w:rPr>
          <w:rFonts w:ascii="Times New Roman" w:hAnsi="Times New Roman" w:cs="Times New Roman"/>
          <w:b/>
          <w:sz w:val="24"/>
          <w:szCs w:val="24"/>
        </w:rPr>
      </w:pPr>
      <w:r w:rsidRPr="002B5607">
        <w:rPr>
          <w:rFonts w:ascii="Times New Roman" w:hAnsi="Times New Roman" w:cs="Times New Roman"/>
          <w:b/>
          <w:sz w:val="24"/>
          <w:szCs w:val="24"/>
        </w:rPr>
        <w:lastRenderedPageBreak/>
        <w:t>Syndromic surveilla</w:t>
      </w:r>
      <w:r w:rsidR="007D6001" w:rsidRPr="002B5607">
        <w:rPr>
          <w:rFonts w:ascii="Times New Roman" w:hAnsi="Times New Roman" w:cs="Times New Roman"/>
          <w:b/>
          <w:sz w:val="24"/>
          <w:szCs w:val="24"/>
        </w:rPr>
        <w:t xml:space="preserve">nce of </w:t>
      </w:r>
      <w:r w:rsidR="00C15B3E" w:rsidRPr="002B5607">
        <w:rPr>
          <w:rFonts w:ascii="Times New Roman" w:hAnsi="Times New Roman" w:cs="Times New Roman"/>
          <w:b/>
          <w:sz w:val="24"/>
          <w:szCs w:val="24"/>
        </w:rPr>
        <w:t>respiratory</w:t>
      </w:r>
      <w:r w:rsidR="0096261F" w:rsidRPr="002B5607">
        <w:rPr>
          <w:rFonts w:ascii="Times New Roman" w:hAnsi="Times New Roman" w:cs="Times New Roman"/>
          <w:b/>
          <w:sz w:val="24"/>
          <w:szCs w:val="24"/>
        </w:rPr>
        <w:t xml:space="preserve"> </w:t>
      </w:r>
      <w:r w:rsidR="007D6001" w:rsidRPr="002B5607">
        <w:rPr>
          <w:rFonts w:ascii="Times New Roman" w:hAnsi="Times New Roman" w:cs="Times New Roman"/>
          <w:b/>
          <w:sz w:val="24"/>
          <w:szCs w:val="24"/>
        </w:rPr>
        <w:t>disease</w:t>
      </w:r>
    </w:p>
    <w:p w:rsidR="004540C1" w:rsidRPr="002B5607" w:rsidRDefault="004540C1" w:rsidP="004540C1">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This report represents the third occasion the Small Animal Veterinary Surveillance Network (SAVSNET) has summarised </w:t>
      </w:r>
      <w:r w:rsidR="00C15B3E"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disease in companion animals</w:t>
      </w:r>
      <w:r w:rsidR="00C15B3E" w:rsidRPr="002B5607">
        <w:rPr>
          <w:rFonts w:ascii="Times New Roman" w:hAnsi="Times New Roman" w:cs="Times New Roman"/>
          <w:sz w:val="24"/>
          <w:szCs w:val="24"/>
        </w:rPr>
        <w:t xml:space="preserve"> </w:t>
      </w:r>
      <w:r w:rsidR="00C15B3E" w:rsidRPr="002B5607">
        <w:rPr>
          <w:rFonts w:ascii="Times New Roman" w:hAnsi="Times New Roman" w:cs="Times New Roman"/>
          <w:sz w:val="24"/>
          <w:szCs w:val="24"/>
        </w:rPr>
        <w:fldChar w:fldCharType="begin">
          <w:fldData xml:space="preserve">PEVuZE5vdGU+PENpdGU+PEF1dGhvcj5TYW5jaGV6LVZpemNhaW5vPC9BdXRob3I+PFllYXI+MjAx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</w:fldData>
        </w:fldChar>
      </w:r>
      <w:r w:rsidR="00C15B3E" w:rsidRPr="00833AC9">
        <w:rPr>
          <w:rFonts w:ascii="Times New Roman" w:hAnsi="Times New Roman" w:cs="Times New Roman"/>
          <w:sz w:val="24"/>
          <w:szCs w:val="24"/>
        </w:rPr>
        <w:instrText xml:space="preserve"> ADDIN EN.CITE </w:instrText>
      </w:r>
      <w:r w:rsidR="00C15B3E" w:rsidRPr="00833AC9">
        <w:rPr>
          <w:rFonts w:ascii="Times New Roman" w:hAnsi="Times New Roman" w:cs="Times New Roman"/>
          <w:sz w:val="24"/>
          <w:szCs w:val="24"/>
        </w:rPr>
        <w:fldChar w:fldCharType="begin">
          <w:fldData xml:space="preserve">PEVuZE5vdGU+PENpdGU+PEF1dGhvcj5TYW5jaGV6LVZpemNhaW5vPC9BdXRob3I+PFllYXI+MjAx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</w:fldData>
        </w:fldChar>
      </w:r>
      <w:r w:rsidR="00C15B3E" w:rsidRPr="00833AC9">
        <w:rPr>
          <w:rFonts w:ascii="Times New Roman" w:hAnsi="Times New Roman" w:cs="Times New Roman"/>
          <w:sz w:val="24"/>
          <w:szCs w:val="24"/>
        </w:rPr>
        <w:instrText xml:space="preserve"> ADDIN EN.CITE.DATA </w:instrText>
      </w:r>
      <w:r w:rsidR="00C15B3E" w:rsidRPr="00833AC9">
        <w:rPr>
          <w:rFonts w:ascii="Times New Roman" w:hAnsi="Times New Roman" w:cs="Times New Roman"/>
          <w:sz w:val="24"/>
          <w:szCs w:val="24"/>
        </w:rPr>
      </w:r>
      <w:r w:rsidR="00C15B3E" w:rsidRPr="00833AC9">
        <w:rPr>
          <w:rFonts w:ascii="Times New Roman" w:hAnsi="Times New Roman" w:cs="Times New Roman"/>
          <w:sz w:val="24"/>
          <w:szCs w:val="24"/>
        </w:rPr>
        <w:fldChar w:fldCharType="end"/>
      </w:r>
      <w:r w:rsidR="00C15B3E" w:rsidRPr="00833AC9">
        <w:rPr>
          <w:rFonts w:ascii="Times New Roman" w:hAnsi="Times New Roman" w:cs="Times New Roman"/>
          <w:sz w:val="24"/>
          <w:szCs w:val="24"/>
        </w:rPr>
      </w:r>
      <w:r w:rsidR="00C15B3E" w:rsidRPr="002B5607">
        <w:rPr>
          <w:rFonts w:ascii="Times New Roman" w:hAnsi="Times New Roman" w:cs="Times New Roman"/>
          <w:sz w:val="24"/>
          <w:szCs w:val="24"/>
        </w:rPr>
        <w:fldChar w:fldCharType="separate"/>
      </w:r>
      <w:r w:rsidR="00C15B3E" w:rsidRPr="002B5607">
        <w:rPr>
          <w:rFonts w:ascii="Times New Roman" w:hAnsi="Times New Roman" w:cs="Times New Roman"/>
          <w:noProof/>
          <w:sz w:val="24"/>
          <w:szCs w:val="24"/>
        </w:rPr>
        <w:t xml:space="preserve">(Arsevska and others 2018a; </w:t>
      </w:r>
      <w:r w:rsidR="00833AC9" w:rsidRPr="002B5607">
        <w:rPr>
          <w:rFonts w:ascii="Times New Roman" w:hAnsi="Times New Roman" w:cs="Times New Roman"/>
          <w:noProof/>
          <w:sz w:val="24"/>
          <w:szCs w:val="24"/>
        </w:rPr>
        <w:t>Sánchez-Vizcaíno</w:t>
      </w:r>
      <w:r w:rsidR="00C15B3E" w:rsidRPr="002B5607">
        <w:rPr>
          <w:rFonts w:ascii="Times New Roman" w:hAnsi="Times New Roman" w:cs="Times New Roman"/>
          <w:noProof/>
          <w:sz w:val="24"/>
          <w:szCs w:val="24"/>
        </w:rPr>
        <w:t xml:space="preserve"> and others 2016)</w:t>
      </w:r>
      <w:r w:rsidR="00C15B3E" w:rsidRPr="002B5607">
        <w:rPr>
          <w:rFonts w:ascii="Times New Roman" w:hAnsi="Times New Roman" w:cs="Times New Roman"/>
          <w:sz w:val="24"/>
          <w:szCs w:val="24"/>
        </w:rPr>
        <w:fldChar w:fldCharType="end"/>
      </w:r>
      <w:r w:rsidRPr="002B5607">
        <w:rPr>
          <w:rFonts w:ascii="Times New Roman" w:hAnsi="Times New Roman" w:cs="Times New Roman"/>
          <w:sz w:val="24"/>
          <w:szCs w:val="24"/>
        </w:rPr>
        <w:t xml:space="preserve">. The present report considers electronic health records (EHRs) captured by the SAVSNET project from </w:t>
      </w:r>
      <w:r w:rsidR="00C15B3E" w:rsidRPr="002B5607">
        <w:rPr>
          <w:rFonts w:ascii="Times New Roman" w:hAnsi="Times New Roman" w:cs="Times New Roman"/>
          <w:sz w:val="24"/>
          <w:szCs w:val="24"/>
        </w:rPr>
        <w:t>227</w:t>
      </w:r>
      <w:r w:rsidRPr="002B5607">
        <w:rPr>
          <w:rFonts w:ascii="Times New Roman" w:hAnsi="Times New Roman" w:cs="Times New Roman"/>
          <w:sz w:val="24"/>
          <w:szCs w:val="24"/>
        </w:rPr>
        <w:t xml:space="preserve"> voluntary veterinary practices (</w:t>
      </w:r>
      <w:r w:rsidR="00C15B3E" w:rsidRPr="002B5607">
        <w:rPr>
          <w:rFonts w:ascii="Times New Roman" w:hAnsi="Times New Roman" w:cs="Times New Roman"/>
          <w:sz w:val="24"/>
          <w:szCs w:val="24"/>
        </w:rPr>
        <w:t>484</w:t>
      </w:r>
      <w:r w:rsidRPr="002B5607">
        <w:rPr>
          <w:rFonts w:ascii="Times New Roman" w:hAnsi="Times New Roman" w:cs="Times New Roman"/>
          <w:sz w:val="24"/>
          <w:szCs w:val="24"/>
        </w:rPr>
        <w:t xml:space="preserve"> sites) over a 1</w:t>
      </w:r>
      <w:r w:rsidR="00C15B3E" w:rsidRPr="002B5607">
        <w:rPr>
          <w:rFonts w:ascii="Times New Roman" w:hAnsi="Times New Roman" w:cs="Times New Roman"/>
          <w:sz w:val="24"/>
          <w:szCs w:val="24"/>
        </w:rPr>
        <w:t>4</w:t>
      </w:r>
      <w:r w:rsidRPr="002B5607">
        <w:rPr>
          <w:rFonts w:ascii="Times New Roman" w:hAnsi="Times New Roman" w:cs="Times New Roman"/>
          <w:sz w:val="24"/>
          <w:szCs w:val="24"/>
        </w:rPr>
        <w:t xml:space="preserve">-month period from </w:t>
      </w:r>
      <w:r w:rsidR="0052525D" w:rsidRPr="002B5607">
        <w:rPr>
          <w:rFonts w:ascii="Times New Roman" w:hAnsi="Times New Roman" w:cs="Times New Roman"/>
          <w:sz w:val="24"/>
          <w:szCs w:val="24"/>
        </w:rPr>
        <w:t xml:space="preserve">1 </w:t>
      </w:r>
      <w:r w:rsidR="00C15B3E" w:rsidRPr="002B5607">
        <w:rPr>
          <w:rFonts w:ascii="Times New Roman" w:hAnsi="Times New Roman" w:cs="Times New Roman"/>
          <w:sz w:val="24"/>
          <w:szCs w:val="24"/>
        </w:rPr>
        <w:t>January 2018</w:t>
      </w:r>
      <w:r w:rsidRPr="002B5607">
        <w:rPr>
          <w:rFonts w:ascii="Times New Roman" w:hAnsi="Times New Roman" w:cs="Times New Roman"/>
          <w:sz w:val="24"/>
          <w:szCs w:val="24"/>
        </w:rPr>
        <w:t xml:space="preserve"> to </w:t>
      </w:r>
      <w:r w:rsidR="00C15B3E" w:rsidRPr="002B5607">
        <w:rPr>
          <w:rFonts w:ascii="Times New Roman" w:hAnsi="Times New Roman" w:cs="Times New Roman"/>
          <w:sz w:val="24"/>
          <w:szCs w:val="24"/>
        </w:rPr>
        <w:t>28</w:t>
      </w:r>
      <w:r w:rsidR="0052525D" w:rsidRPr="002B5607">
        <w:rPr>
          <w:rFonts w:ascii="Times New Roman" w:hAnsi="Times New Roman" w:cs="Times New Roman"/>
          <w:sz w:val="24"/>
          <w:szCs w:val="24"/>
        </w:rPr>
        <w:t xml:space="preserve"> </w:t>
      </w:r>
      <w:r w:rsidR="00C15B3E" w:rsidRPr="002B5607">
        <w:rPr>
          <w:rFonts w:ascii="Times New Roman" w:hAnsi="Times New Roman" w:cs="Times New Roman"/>
          <w:sz w:val="24"/>
          <w:szCs w:val="24"/>
        </w:rPr>
        <w:t>February</w:t>
      </w:r>
      <w:r w:rsidRPr="002B5607">
        <w:rPr>
          <w:rFonts w:ascii="Times New Roman" w:hAnsi="Times New Roman" w:cs="Times New Roman"/>
          <w:sz w:val="24"/>
          <w:szCs w:val="24"/>
        </w:rPr>
        <w:t xml:space="preserve"> 201</w:t>
      </w:r>
      <w:r w:rsidR="00C15B3E" w:rsidRPr="002B5607">
        <w:rPr>
          <w:rFonts w:ascii="Times New Roman" w:hAnsi="Times New Roman" w:cs="Times New Roman"/>
          <w:sz w:val="24"/>
          <w:szCs w:val="24"/>
        </w:rPr>
        <w:t>9</w:t>
      </w:r>
      <w:r w:rsidRPr="002B5607">
        <w:rPr>
          <w:rFonts w:ascii="Times New Roman" w:hAnsi="Times New Roman" w:cs="Times New Roman"/>
          <w:sz w:val="24"/>
          <w:szCs w:val="24"/>
        </w:rPr>
        <w:t xml:space="preserve">. A detailed description of the methodology used by SAVSNET to capture EHRs </w:t>
      </w:r>
      <w:proofErr w:type="gramStart"/>
      <w:r w:rsidRPr="002B5607">
        <w:rPr>
          <w:rFonts w:ascii="Times New Roman" w:hAnsi="Times New Roman" w:cs="Times New Roman"/>
          <w:sz w:val="24"/>
          <w:szCs w:val="24"/>
        </w:rPr>
        <w:t>has been previously provided</w:t>
      </w:r>
      <w:proofErr w:type="gramEnd"/>
      <w:r w:rsidRPr="002B5607">
        <w:rPr>
          <w:rFonts w:ascii="Times New Roman" w:hAnsi="Times New Roman" w:cs="Times New Roman"/>
          <w:sz w:val="24"/>
          <w:szCs w:val="24"/>
        </w:rPr>
        <w:t xml:space="preserve"> </w:t>
      </w:r>
      <w:r w:rsidRPr="002B5607">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FPDoW5jaGV6LVZpemNh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</w:fldData>
        </w:fldChar>
      </w:r>
      <w:r w:rsidRPr="00833AC9">
        <w:rPr>
          <w:rFonts w:ascii="Times New Roman" w:hAnsi="Times New Roman" w:cs="Times New Roman"/>
          <w:sz w:val="24"/>
          <w:szCs w:val="24"/>
        </w:rPr>
        <w:instrText xml:space="preserve"> ADDIN EN.CITE </w:instrText>
      </w:r>
      <w:r w:rsidRPr="00833AC9">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FPDoW5jaGV6LVZpemNh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</w:fldData>
        </w:fldChar>
      </w:r>
      <w:r w:rsidRPr="00833AC9">
        <w:rPr>
          <w:rFonts w:ascii="Times New Roman" w:hAnsi="Times New Roman" w:cs="Times New Roman"/>
          <w:sz w:val="24"/>
          <w:szCs w:val="24"/>
        </w:rPr>
        <w:instrText xml:space="preserve"> ADDIN EN.CITE.DATA </w:instrText>
      </w:r>
      <w:r w:rsidRPr="00833AC9">
        <w:rPr>
          <w:rFonts w:ascii="Times New Roman" w:hAnsi="Times New Roman" w:cs="Times New Roman"/>
          <w:sz w:val="24"/>
          <w:szCs w:val="24"/>
        </w:rPr>
      </w:r>
      <w:r w:rsidRPr="00833AC9">
        <w:rPr>
          <w:rFonts w:ascii="Times New Roman" w:hAnsi="Times New Roman" w:cs="Times New Roman"/>
          <w:sz w:val="24"/>
          <w:szCs w:val="24"/>
        </w:rPr>
        <w:fldChar w:fldCharType="end"/>
      </w:r>
      <w:r w:rsidRPr="00833AC9">
        <w:rPr>
          <w:rFonts w:ascii="Times New Roman" w:hAnsi="Times New Roman" w:cs="Times New Roman"/>
          <w:sz w:val="24"/>
          <w:szCs w:val="24"/>
        </w:rPr>
      </w:r>
      <w:r w:rsidRPr="002B5607">
        <w:rPr>
          <w:rFonts w:ascii="Times New Roman" w:hAnsi="Times New Roman" w:cs="Times New Roman"/>
          <w:sz w:val="24"/>
          <w:szCs w:val="24"/>
        </w:rPr>
        <w:fldChar w:fldCharType="separate"/>
      </w:r>
      <w:r w:rsidRPr="002B5607">
        <w:rPr>
          <w:rFonts w:ascii="Times New Roman" w:hAnsi="Times New Roman" w:cs="Times New Roman"/>
          <w:noProof/>
          <w:sz w:val="24"/>
          <w:szCs w:val="24"/>
        </w:rPr>
        <w:t>(Sánchez-Vizcaíno and others 2015</w:t>
      </w:r>
      <w:r w:rsidR="00833AC9">
        <w:rPr>
          <w:rFonts w:ascii="Times New Roman" w:hAnsi="Times New Roman" w:cs="Times New Roman"/>
          <w:noProof/>
          <w:sz w:val="24"/>
          <w:szCs w:val="24"/>
        </w:rPr>
        <w:t xml:space="preserve"> and </w:t>
      </w:r>
      <w:r w:rsidRPr="002B5607">
        <w:rPr>
          <w:rFonts w:ascii="Times New Roman" w:hAnsi="Times New Roman" w:cs="Times New Roman"/>
          <w:noProof/>
          <w:sz w:val="24"/>
          <w:szCs w:val="24"/>
        </w:rPr>
        <w:t>2017)</w:t>
      </w:r>
      <w:r w:rsidRPr="002B5607">
        <w:rPr>
          <w:rFonts w:ascii="Times New Roman" w:hAnsi="Times New Roman" w:cs="Times New Roman"/>
          <w:sz w:val="24"/>
          <w:szCs w:val="24"/>
        </w:rPr>
        <w:fldChar w:fldCharType="end"/>
      </w:r>
      <w:r w:rsidRPr="002B5607">
        <w:rPr>
          <w:rFonts w:ascii="Times New Roman" w:hAnsi="Times New Roman" w:cs="Times New Roman"/>
          <w:sz w:val="24"/>
          <w:szCs w:val="24"/>
        </w:rPr>
        <w:t xml:space="preserve">. </w:t>
      </w:r>
      <w:proofErr w:type="gramStart"/>
      <w:r w:rsidRPr="002B5607">
        <w:rPr>
          <w:rFonts w:ascii="Times New Roman" w:hAnsi="Times New Roman" w:cs="Times New Roman"/>
          <w:sz w:val="24"/>
          <w:szCs w:val="24"/>
        </w:rPr>
        <w:t xml:space="preserve">A total of </w:t>
      </w:r>
      <w:r w:rsidR="00C15B3E" w:rsidRPr="002B5607">
        <w:rPr>
          <w:rFonts w:ascii="Times New Roman" w:hAnsi="Times New Roman" w:cs="Times New Roman"/>
          <w:sz w:val="24"/>
          <w:szCs w:val="24"/>
        </w:rPr>
        <w:t>1,710,078</w:t>
      </w:r>
      <w:proofErr w:type="gramEnd"/>
      <w:r w:rsidRPr="002B5607">
        <w:rPr>
          <w:rFonts w:ascii="Times New Roman" w:hAnsi="Times New Roman" w:cs="Times New Roman"/>
          <w:sz w:val="24"/>
          <w:szCs w:val="24"/>
        </w:rPr>
        <w:t xml:space="preserve"> consultations were analysed, of which </w:t>
      </w:r>
      <w:r w:rsidR="00C15B3E" w:rsidRPr="002B5607">
        <w:rPr>
          <w:rFonts w:ascii="Times New Roman" w:hAnsi="Times New Roman" w:cs="Times New Roman"/>
          <w:sz w:val="24"/>
          <w:szCs w:val="24"/>
        </w:rPr>
        <w:t>70.2 per cent were from dogs, 26.6</w:t>
      </w:r>
      <w:r w:rsidRPr="002B5607">
        <w:rPr>
          <w:rFonts w:ascii="Times New Roman" w:hAnsi="Times New Roman" w:cs="Times New Roman"/>
          <w:sz w:val="24"/>
          <w:szCs w:val="24"/>
        </w:rPr>
        <w:t xml:space="preserve"> per cent were from cats, 1.7 per cent were fro</w:t>
      </w:r>
      <w:r w:rsidR="00C15B3E" w:rsidRPr="002B5607">
        <w:rPr>
          <w:rFonts w:ascii="Times New Roman" w:hAnsi="Times New Roman" w:cs="Times New Roman"/>
          <w:sz w:val="24"/>
          <w:szCs w:val="24"/>
        </w:rPr>
        <w:t>m rabbits, and the remaining 1.5</w:t>
      </w:r>
      <w:r w:rsidRPr="002B5607">
        <w:rPr>
          <w:rFonts w:ascii="Times New Roman" w:hAnsi="Times New Roman" w:cs="Times New Roman"/>
          <w:sz w:val="24"/>
          <w:szCs w:val="24"/>
        </w:rPr>
        <w:t xml:space="preserve"> per cent were from other species, or where species was not recorded. Animals mainly presenting for investigation and/or treatment of </w:t>
      </w:r>
      <w:r w:rsidR="00C15B3E"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disease </w:t>
      </w:r>
      <w:r w:rsidR="00C16318" w:rsidRPr="002B5607">
        <w:rPr>
          <w:rFonts w:ascii="Times New Roman" w:hAnsi="Times New Roman" w:cs="Times New Roman"/>
          <w:sz w:val="24"/>
          <w:szCs w:val="24"/>
        </w:rPr>
        <w:t xml:space="preserve">according to the attending veterinary surgeon or nurse </w:t>
      </w:r>
      <w:r w:rsidRPr="002B5607">
        <w:rPr>
          <w:rFonts w:ascii="Times New Roman" w:hAnsi="Times New Roman" w:cs="Times New Roman"/>
          <w:sz w:val="24"/>
          <w:szCs w:val="24"/>
        </w:rPr>
        <w:t xml:space="preserve">comprised </w:t>
      </w:r>
      <w:r w:rsidR="00C15B3E" w:rsidRPr="002B5607">
        <w:rPr>
          <w:rFonts w:ascii="Times New Roman" w:hAnsi="Times New Roman" w:cs="Times New Roman"/>
          <w:sz w:val="24"/>
          <w:szCs w:val="24"/>
        </w:rPr>
        <w:t>0.9</w:t>
      </w:r>
      <w:r w:rsidRPr="002B5607">
        <w:rPr>
          <w:rFonts w:ascii="Times New Roman" w:hAnsi="Times New Roman" w:cs="Times New Roman"/>
          <w:sz w:val="24"/>
          <w:szCs w:val="24"/>
        </w:rPr>
        <w:t xml:space="preserve"> per cent, </w:t>
      </w:r>
      <w:r w:rsidR="00C15B3E" w:rsidRPr="002B5607">
        <w:rPr>
          <w:rFonts w:ascii="Times New Roman" w:hAnsi="Times New Roman" w:cs="Times New Roman"/>
          <w:sz w:val="24"/>
          <w:szCs w:val="24"/>
        </w:rPr>
        <w:t>1.2</w:t>
      </w:r>
      <w:r w:rsidRPr="002B5607">
        <w:rPr>
          <w:rFonts w:ascii="Times New Roman" w:hAnsi="Times New Roman" w:cs="Times New Roman"/>
          <w:sz w:val="24"/>
          <w:szCs w:val="24"/>
        </w:rPr>
        <w:t xml:space="preserve"> per cent and 1.</w:t>
      </w:r>
      <w:r w:rsidR="00C15B3E" w:rsidRPr="002B5607">
        <w:rPr>
          <w:rFonts w:ascii="Times New Roman" w:hAnsi="Times New Roman" w:cs="Times New Roman"/>
          <w:sz w:val="24"/>
          <w:szCs w:val="24"/>
        </w:rPr>
        <w:t>2</w:t>
      </w:r>
      <w:r w:rsidRPr="002B5607">
        <w:rPr>
          <w:rFonts w:ascii="Times New Roman" w:hAnsi="Times New Roman" w:cs="Times New Roman"/>
          <w:sz w:val="24"/>
          <w:szCs w:val="24"/>
        </w:rPr>
        <w:t xml:space="preserve"> per cent of total dog, cat and rabbit consultations respectively.</w:t>
      </w:r>
    </w:p>
    <w:p w:rsidR="00D978CC" w:rsidRPr="002B5607" w:rsidRDefault="00D978CC" w:rsidP="004540C1">
      <w:pPr>
        <w:spacing w:after="0" w:line="360" w:lineRule="auto"/>
        <w:jc w:val="both"/>
        <w:rPr>
          <w:rFonts w:ascii="Times New Roman" w:hAnsi="Times New Roman" w:cs="Times New Roman"/>
          <w:sz w:val="24"/>
          <w:szCs w:val="24"/>
        </w:rPr>
      </w:pPr>
    </w:p>
    <w:p w:rsidR="00A50245" w:rsidRPr="002B5607" w:rsidRDefault="004540C1" w:rsidP="004540C1">
      <w:pPr>
        <w:spacing w:after="0" w:line="360" w:lineRule="auto"/>
        <w:jc w:val="both"/>
        <w:rPr>
          <w:rFonts w:ascii="Times New Roman" w:hAnsi="Times New Roman" w:cs="Times New Roman"/>
          <w:sz w:val="24"/>
          <w:szCs w:val="24"/>
        </w:rPr>
      </w:pPr>
      <w:proofErr w:type="gramStart"/>
      <w:r w:rsidRPr="002B5607">
        <w:rPr>
          <w:rFonts w:ascii="Times New Roman" w:hAnsi="Times New Roman" w:cs="Times New Roman"/>
          <w:sz w:val="24"/>
          <w:szCs w:val="24"/>
        </w:rPr>
        <w:t xml:space="preserve">Short questionnaires </w:t>
      </w:r>
      <w:r w:rsidR="00455FD5" w:rsidRPr="002B5607">
        <w:rPr>
          <w:rFonts w:ascii="Times New Roman" w:hAnsi="Times New Roman" w:cs="Times New Roman"/>
          <w:sz w:val="24"/>
          <w:szCs w:val="24"/>
        </w:rPr>
        <w:fldChar w:fldCharType="begin">
          <w:fldData xml:space="preserve">PEVuZE5vdGU+PENpdGU+PEF1dGhvcj5TYW5jaGV6LVZpemNhaW5vPC9BdXRob3I+PFllYXI+MjAx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</w:fldData>
        </w:fldChar>
      </w:r>
      <w:r w:rsidR="00455FD5" w:rsidRPr="00833AC9">
        <w:rPr>
          <w:rFonts w:ascii="Times New Roman" w:hAnsi="Times New Roman" w:cs="Times New Roman"/>
          <w:sz w:val="24"/>
          <w:szCs w:val="24"/>
        </w:rPr>
        <w:instrText xml:space="preserve"> ADDIN EN.CITE </w:instrText>
      </w:r>
      <w:r w:rsidR="00455FD5" w:rsidRPr="00833AC9">
        <w:rPr>
          <w:rFonts w:ascii="Times New Roman" w:hAnsi="Times New Roman" w:cs="Times New Roman"/>
          <w:sz w:val="24"/>
          <w:szCs w:val="24"/>
        </w:rPr>
        <w:fldChar w:fldCharType="begin">
          <w:fldData xml:space="preserve">PEVuZE5vdGU+PENpdGU+PEF1dGhvcj5TYW5jaGV6LVZpemNhaW5vPC9BdXRob3I+PFllYXI+MjAx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</w:fldData>
        </w:fldChar>
      </w:r>
      <w:r w:rsidR="00455FD5" w:rsidRPr="00833AC9">
        <w:rPr>
          <w:rFonts w:ascii="Times New Roman" w:hAnsi="Times New Roman" w:cs="Times New Roman"/>
          <w:sz w:val="24"/>
          <w:szCs w:val="24"/>
        </w:rPr>
        <w:instrText xml:space="preserve"> ADDIN EN.CITE.DATA </w:instrText>
      </w:r>
      <w:r w:rsidR="00455FD5" w:rsidRPr="00833AC9">
        <w:rPr>
          <w:rFonts w:ascii="Times New Roman" w:hAnsi="Times New Roman" w:cs="Times New Roman"/>
          <w:sz w:val="24"/>
          <w:szCs w:val="24"/>
        </w:rPr>
      </w:r>
      <w:r w:rsidR="00455FD5" w:rsidRPr="00833AC9">
        <w:rPr>
          <w:rFonts w:ascii="Times New Roman" w:hAnsi="Times New Roman" w:cs="Times New Roman"/>
          <w:sz w:val="24"/>
          <w:szCs w:val="24"/>
        </w:rPr>
        <w:fldChar w:fldCharType="end"/>
      </w:r>
      <w:r w:rsidR="00455FD5" w:rsidRPr="00833AC9">
        <w:rPr>
          <w:rFonts w:ascii="Times New Roman" w:hAnsi="Times New Roman" w:cs="Times New Roman"/>
          <w:sz w:val="24"/>
          <w:szCs w:val="24"/>
        </w:rPr>
      </w:r>
      <w:r w:rsidR="00455FD5" w:rsidRPr="002B5607">
        <w:rPr>
          <w:rFonts w:ascii="Times New Roman" w:hAnsi="Times New Roman" w:cs="Times New Roman"/>
          <w:sz w:val="24"/>
          <w:szCs w:val="24"/>
        </w:rPr>
        <w:fldChar w:fldCharType="separate"/>
      </w:r>
      <w:r w:rsidR="00455FD5" w:rsidRPr="002B5607">
        <w:rPr>
          <w:rFonts w:ascii="Times New Roman" w:hAnsi="Times New Roman" w:cs="Times New Roman"/>
          <w:noProof/>
          <w:sz w:val="24"/>
          <w:szCs w:val="24"/>
        </w:rPr>
        <w:t>(</w:t>
      </w:r>
      <w:r w:rsidR="00833AC9" w:rsidRPr="002B5607">
        <w:rPr>
          <w:rFonts w:ascii="Times New Roman" w:hAnsi="Times New Roman" w:cs="Times New Roman"/>
          <w:noProof/>
          <w:sz w:val="24"/>
          <w:szCs w:val="24"/>
        </w:rPr>
        <w:t>Sánchez-Vizcaíno</w:t>
      </w:r>
      <w:r w:rsidR="00455FD5" w:rsidRPr="002B5607">
        <w:rPr>
          <w:rFonts w:ascii="Times New Roman" w:hAnsi="Times New Roman" w:cs="Times New Roman"/>
          <w:noProof/>
          <w:sz w:val="24"/>
          <w:szCs w:val="24"/>
        </w:rPr>
        <w:t xml:space="preserve"> and others 2016)</w:t>
      </w:r>
      <w:r w:rsidR="00455FD5" w:rsidRPr="002B5607">
        <w:rPr>
          <w:rFonts w:ascii="Times New Roman" w:hAnsi="Times New Roman" w:cs="Times New Roman"/>
          <w:sz w:val="24"/>
          <w:szCs w:val="24"/>
        </w:rPr>
        <w:fldChar w:fldCharType="end"/>
      </w:r>
      <w:r w:rsidR="00455FD5" w:rsidRPr="002B5607">
        <w:rPr>
          <w:rFonts w:ascii="Times New Roman" w:hAnsi="Times New Roman" w:cs="Times New Roman"/>
          <w:sz w:val="24"/>
          <w:szCs w:val="24"/>
        </w:rPr>
        <w:t xml:space="preserve"> </w:t>
      </w:r>
      <w:r w:rsidRPr="002B5607">
        <w:rPr>
          <w:rFonts w:ascii="Times New Roman" w:hAnsi="Times New Roman" w:cs="Times New Roman"/>
          <w:sz w:val="24"/>
          <w:szCs w:val="24"/>
        </w:rPr>
        <w:t xml:space="preserve">were completed </w:t>
      </w:r>
      <w:r w:rsidR="00C16318" w:rsidRPr="002B5607">
        <w:rPr>
          <w:rFonts w:ascii="Times New Roman" w:hAnsi="Times New Roman" w:cs="Times New Roman"/>
          <w:sz w:val="24"/>
          <w:szCs w:val="24"/>
        </w:rPr>
        <w:t>by the attending practitioner</w:t>
      </w:r>
      <w:proofErr w:type="gramEnd"/>
      <w:r w:rsidR="00C16318" w:rsidRPr="002B5607">
        <w:rPr>
          <w:rFonts w:ascii="Times New Roman" w:hAnsi="Times New Roman" w:cs="Times New Roman"/>
          <w:sz w:val="24"/>
          <w:szCs w:val="24"/>
        </w:rPr>
        <w:t xml:space="preserve"> after </w:t>
      </w:r>
      <w:r w:rsidR="00455FD5" w:rsidRPr="002B5607">
        <w:rPr>
          <w:rFonts w:ascii="Times New Roman" w:hAnsi="Times New Roman" w:cs="Times New Roman"/>
          <w:sz w:val="24"/>
          <w:szCs w:val="24"/>
        </w:rPr>
        <w:t>3,937</w:t>
      </w:r>
      <w:r w:rsidRPr="002B5607">
        <w:rPr>
          <w:rFonts w:ascii="Times New Roman" w:hAnsi="Times New Roman" w:cs="Times New Roman"/>
          <w:sz w:val="24"/>
          <w:szCs w:val="24"/>
        </w:rPr>
        <w:t xml:space="preserve"> </w:t>
      </w:r>
      <w:r w:rsidR="00C16318" w:rsidRPr="002B5607">
        <w:rPr>
          <w:rFonts w:ascii="Times New Roman" w:hAnsi="Times New Roman" w:cs="Times New Roman"/>
          <w:sz w:val="24"/>
          <w:szCs w:val="24"/>
        </w:rPr>
        <w:t xml:space="preserve">random </w:t>
      </w:r>
      <w:r w:rsidR="00455FD5" w:rsidRPr="002B5607">
        <w:rPr>
          <w:rFonts w:ascii="Times New Roman" w:hAnsi="Times New Roman" w:cs="Times New Roman"/>
          <w:sz w:val="24"/>
          <w:szCs w:val="24"/>
        </w:rPr>
        <w:t>respiratory</w:t>
      </w:r>
      <w:r w:rsidR="00C16318" w:rsidRPr="002B5607">
        <w:rPr>
          <w:rFonts w:ascii="Times New Roman" w:hAnsi="Times New Roman" w:cs="Times New Roman"/>
          <w:sz w:val="24"/>
          <w:szCs w:val="24"/>
        </w:rPr>
        <w:t xml:space="preserve"> disease </w:t>
      </w:r>
      <w:r w:rsidRPr="002B5607">
        <w:rPr>
          <w:rFonts w:ascii="Times New Roman" w:hAnsi="Times New Roman" w:cs="Times New Roman"/>
          <w:sz w:val="24"/>
          <w:szCs w:val="24"/>
        </w:rPr>
        <w:t xml:space="preserve">consultations </w:t>
      </w:r>
      <w:r w:rsidR="005834C9" w:rsidRPr="002B5607">
        <w:rPr>
          <w:rFonts w:ascii="Times New Roman" w:hAnsi="Times New Roman" w:cs="Times New Roman"/>
          <w:sz w:val="24"/>
          <w:szCs w:val="24"/>
        </w:rPr>
        <w:t>(</w:t>
      </w:r>
      <w:r w:rsidR="00097F5A" w:rsidRPr="002B5607">
        <w:rPr>
          <w:rFonts w:ascii="Times New Roman" w:hAnsi="Times New Roman" w:cs="Times New Roman"/>
          <w:sz w:val="24"/>
          <w:szCs w:val="24"/>
        </w:rPr>
        <w:t>2,404</w:t>
      </w:r>
      <w:r w:rsidR="005834C9" w:rsidRPr="002B5607">
        <w:rPr>
          <w:rFonts w:ascii="Times New Roman" w:hAnsi="Times New Roman" w:cs="Times New Roman"/>
          <w:sz w:val="24"/>
          <w:szCs w:val="24"/>
        </w:rPr>
        <w:t xml:space="preserve"> canine, </w:t>
      </w:r>
      <w:r w:rsidR="00097F5A" w:rsidRPr="002B5607">
        <w:rPr>
          <w:rFonts w:ascii="Times New Roman" w:hAnsi="Times New Roman" w:cs="Times New Roman"/>
          <w:sz w:val="24"/>
          <w:szCs w:val="24"/>
        </w:rPr>
        <w:t>1,177</w:t>
      </w:r>
      <w:r w:rsidR="005834C9" w:rsidRPr="002B5607">
        <w:rPr>
          <w:rFonts w:ascii="Times New Roman" w:hAnsi="Times New Roman" w:cs="Times New Roman"/>
          <w:sz w:val="24"/>
          <w:szCs w:val="24"/>
        </w:rPr>
        <w:t xml:space="preserve"> feline</w:t>
      </w:r>
      <w:r w:rsidR="003C0DA3" w:rsidRPr="002B5607">
        <w:rPr>
          <w:rFonts w:ascii="Times New Roman" w:hAnsi="Times New Roman" w:cs="Times New Roman"/>
          <w:sz w:val="24"/>
          <w:szCs w:val="24"/>
        </w:rPr>
        <w:t xml:space="preserve">, </w:t>
      </w:r>
      <w:r w:rsidR="00097F5A" w:rsidRPr="002B5607">
        <w:rPr>
          <w:rFonts w:ascii="Times New Roman" w:hAnsi="Times New Roman" w:cs="Times New Roman"/>
          <w:sz w:val="24"/>
          <w:szCs w:val="24"/>
        </w:rPr>
        <w:t>3,707</w:t>
      </w:r>
      <w:r w:rsidRPr="002B5607">
        <w:rPr>
          <w:rFonts w:ascii="Times New Roman" w:hAnsi="Times New Roman" w:cs="Times New Roman"/>
          <w:sz w:val="24"/>
          <w:szCs w:val="24"/>
        </w:rPr>
        <w:t xml:space="preserve"> unique animals</w:t>
      </w:r>
      <w:r w:rsidR="005834C9" w:rsidRPr="002B5607">
        <w:rPr>
          <w:rFonts w:ascii="Times New Roman" w:hAnsi="Times New Roman" w:cs="Times New Roman"/>
          <w:sz w:val="24"/>
          <w:szCs w:val="24"/>
        </w:rPr>
        <w:t>).</w:t>
      </w:r>
      <w:r w:rsidR="00F67D7F" w:rsidRPr="002B5607">
        <w:rPr>
          <w:rFonts w:ascii="Times New Roman" w:hAnsi="Times New Roman" w:cs="Times New Roman"/>
          <w:sz w:val="24"/>
          <w:szCs w:val="24"/>
        </w:rPr>
        <w:t xml:space="preserve"> </w:t>
      </w:r>
      <w:r w:rsidR="003C0DA3" w:rsidRPr="002B5607">
        <w:rPr>
          <w:rFonts w:ascii="Times New Roman" w:hAnsi="Times New Roman" w:cs="Times New Roman"/>
          <w:sz w:val="24"/>
          <w:szCs w:val="24"/>
        </w:rPr>
        <w:t xml:space="preserve">Of these </w:t>
      </w:r>
      <w:r w:rsidR="00F67D7F" w:rsidRPr="002B5607">
        <w:rPr>
          <w:rFonts w:ascii="Times New Roman" w:hAnsi="Times New Roman" w:cs="Times New Roman"/>
          <w:sz w:val="24"/>
          <w:szCs w:val="24"/>
        </w:rPr>
        <w:t xml:space="preserve">dogs, </w:t>
      </w:r>
      <w:r w:rsidR="003C0DA3" w:rsidRPr="002B5607">
        <w:rPr>
          <w:rFonts w:ascii="Times New Roman" w:hAnsi="Times New Roman" w:cs="Times New Roman"/>
          <w:sz w:val="24"/>
          <w:szCs w:val="24"/>
        </w:rPr>
        <w:t xml:space="preserve">52.2 per cent </w:t>
      </w:r>
      <w:proofErr w:type="gramStart"/>
      <w:r w:rsidR="003C0DA3" w:rsidRPr="002B5607">
        <w:rPr>
          <w:rFonts w:ascii="Times New Roman" w:hAnsi="Times New Roman" w:cs="Times New Roman"/>
          <w:sz w:val="24"/>
          <w:szCs w:val="24"/>
        </w:rPr>
        <w:t xml:space="preserve">were being </w:t>
      </w:r>
      <w:r w:rsidR="00F67D7F" w:rsidRPr="002B5607">
        <w:rPr>
          <w:rFonts w:ascii="Times New Roman" w:hAnsi="Times New Roman" w:cs="Times New Roman"/>
          <w:sz w:val="24"/>
          <w:szCs w:val="24"/>
        </w:rPr>
        <w:t>presented</w:t>
      </w:r>
      <w:proofErr w:type="gramEnd"/>
      <w:r w:rsidR="00F67D7F" w:rsidRPr="002B5607">
        <w:rPr>
          <w:rFonts w:ascii="Times New Roman" w:hAnsi="Times New Roman" w:cs="Times New Roman"/>
          <w:sz w:val="24"/>
          <w:szCs w:val="24"/>
        </w:rPr>
        <w:t xml:space="preserve"> </w:t>
      </w:r>
      <w:r w:rsidR="003C0DA3" w:rsidRPr="002B5607">
        <w:rPr>
          <w:rFonts w:ascii="Times New Roman" w:hAnsi="Times New Roman" w:cs="Times New Roman"/>
          <w:sz w:val="24"/>
          <w:szCs w:val="24"/>
        </w:rPr>
        <w:t xml:space="preserve">for </w:t>
      </w:r>
      <w:r w:rsidR="00F67D7F" w:rsidRPr="002B5607">
        <w:rPr>
          <w:rFonts w:ascii="Times New Roman" w:hAnsi="Times New Roman" w:cs="Times New Roman"/>
          <w:sz w:val="24"/>
          <w:szCs w:val="24"/>
        </w:rPr>
        <w:t xml:space="preserve">the first </w:t>
      </w:r>
      <w:r w:rsidR="003C0DA3" w:rsidRPr="002B5607">
        <w:rPr>
          <w:rFonts w:ascii="Times New Roman" w:hAnsi="Times New Roman" w:cs="Times New Roman"/>
          <w:sz w:val="24"/>
          <w:szCs w:val="24"/>
        </w:rPr>
        <w:t>time</w:t>
      </w:r>
      <w:r w:rsidR="00F67D7F" w:rsidRPr="002B5607">
        <w:rPr>
          <w:rFonts w:ascii="Times New Roman" w:hAnsi="Times New Roman" w:cs="Times New Roman"/>
          <w:sz w:val="24"/>
          <w:szCs w:val="24"/>
        </w:rPr>
        <w:t xml:space="preserve"> after a history of illness of up to one week (47.2 per cent). Though cats also tended to present most commonly following illness of up to one week (41.6 per cent), most </w:t>
      </w:r>
      <w:r w:rsidR="003C0DA3" w:rsidRPr="002B5607">
        <w:rPr>
          <w:rFonts w:ascii="Times New Roman" w:hAnsi="Times New Roman" w:cs="Times New Roman"/>
          <w:sz w:val="24"/>
          <w:szCs w:val="24"/>
        </w:rPr>
        <w:t xml:space="preserve">were for </w:t>
      </w:r>
      <w:r w:rsidR="00F67D7F" w:rsidRPr="002B5607">
        <w:rPr>
          <w:rFonts w:ascii="Times New Roman" w:hAnsi="Times New Roman" w:cs="Times New Roman"/>
          <w:sz w:val="24"/>
          <w:szCs w:val="24"/>
        </w:rPr>
        <w:t>revisits / check-ups (52.3 per cent).</w:t>
      </w:r>
      <w:r w:rsidR="00270FAD" w:rsidRPr="002B5607">
        <w:rPr>
          <w:rFonts w:ascii="Times New Roman" w:hAnsi="Times New Roman" w:cs="Times New Roman"/>
          <w:sz w:val="24"/>
          <w:szCs w:val="24"/>
        </w:rPr>
        <w:t xml:space="preserve"> For both dogs and cats</w:t>
      </w:r>
      <w:r w:rsidR="009755CA">
        <w:rPr>
          <w:rFonts w:ascii="Times New Roman" w:hAnsi="Times New Roman" w:cs="Times New Roman"/>
          <w:sz w:val="24"/>
          <w:szCs w:val="24"/>
        </w:rPr>
        <w:t>,</w:t>
      </w:r>
      <w:r w:rsidR="00270FAD" w:rsidRPr="002B5607">
        <w:rPr>
          <w:rFonts w:ascii="Times New Roman" w:hAnsi="Times New Roman" w:cs="Times New Roman"/>
          <w:sz w:val="24"/>
          <w:szCs w:val="24"/>
        </w:rPr>
        <w:t xml:space="preserve"> the second most common duration of </w:t>
      </w:r>
      <w:r w:rsidR="00B847A4" w:rsidRPr="002B5607">
        <w:rPr>
          <w:rFonts w:ascii="Times New Roman" w:hAnsi="Times New Roman" w:cs="Times New Roman"/>
          <w:sz w:val="24"/>
          <w:szCs w:val="24"/>
        </w:rPr>
        <w:t xml:space="preserve">respiratory </w:t>
      </w:r>
      <w:r w:rsidR="00270FAD" w:rsidRPr="002B5607">
        <w:rPr>
          <w:rFonts w:ascii="Times New Roman" w:hAnsi="Times New Roman" w:cs="Times New Roman"/>
          <w:sz w:val="24"/>
          <w:szCs w:val="24"/>
        </w:rPr>
        <w:t xml:space="preserve">clinical signs was one month or longer (20.5 per cent of dogs, 32.3 per cent of cats). </w:t>
      </w:r>
      <w:r w:rsidR="005747FC" w:rsidRPr="002B5607">
        <w:rPr>
          <w:rFonts w:ascii="Times New Roman" w:hAnsi="Times New Roman" w:cs="Times New Roman"/>
          <w:sz w:val="24"/>
          <w:szCs w:val="24"/>
        </w:rPr>
        <w:t xml:space="preserve">Whilst by far the most common presenting clinical sign in dogs was coughing, </w:t>
      </w:r>
      <w:r w:rsidR="00E10D86">
        <w:rPr>
          <w:rFonts w:ascii="Times New Roman" w:hAnsi="Times New Roman" w:cs="Times New Roman"/>
          <w:sz w:val="24"/>
          <w:szCs w:val="24"/>
        </w:rPr>
        <w:t>sneezing</w:t>
      </w:r>
      <w:r w:rsidR="005747FC" w:rsidRPr="002B5607">
        <w:rPr>
          <w:rFonts w:ascii="Times New Roman" w:hAnsi="Times New Roman" w:cs="Times New Roman"/>
          <w:sz w:val="24"/>
          <w:szCs w:val="24"/>
        </w:rPr>
        <w:t xml:space="preserve"> </w:t>
      </w:r>
      <w:proofErr w:type="gramStart"/>
      <w:r w:rsidR="005747FC" w:rsidRPr="002B5607">
        <w:rPr>
          <w:rFonts w:ascii="Times New Roman" w:hAnsi="Times New Roman" w:cs="Times New Roman"/>
          <w:sz w:val="24"/>
          <w:szCs w:val="24"/>
        </w:rPr>
        <w:t>was most commonly observed</w:t>
      </w:r>
      <w:proofErr w:type="gramEnd"/>
      <w:r w:rsidR="005747FC" w:rsidRPr="002B5607">
        <w:rPr>
          <w:rFonts w:ascii="Times New Roman" w:hAnsi="Times New Roman" w:cs="Times New Roman"/>
          <w:sz w:val="24"/>
          <w:szCs w:val="24"/>
        </w:rPr>
        <w:t xml:space="preserve"> in cats (Table 1).</w:t>
      </w:r>
      <w:r w:rsidR="00804D82" w:rsidRPr="002B5607">
        <w:rPr>
          <w:rFonts w:ascii="Times New Roman" w:hAnsi="Times New Roman" w:cs="Times New Roman"/>
          <w:sz w:val="24"/>
          <w:szCs w:val="24"/>
        </w:rPr>
        <w:t xml:space="preserve"> A minority of dogs (6.3 per cent) and cats (3.6 per cent) </w:t>
      </w:r>
      <w:proofErr w:type="gramStart"/>
      <w:r w:rsidR="00804D82" w:rsidRPr="002B5607">
        <w:rPr>
          <w:rFonts w:ascii="Times New Roman" w:hAnsi="Times New Roman" w:cs="Times New Roman"/>
          <w:sz w:val="24"/>
          <w:szCs w:val="24"/>
        </w:rPr>
        <w:t>were reported</w:t>
      </w:r>
      <w:proofErr w:type="gramEnd"/>
      <w:r w:rsidR="00804D82" w:rsidRPr="002B5607">
        <w:rPr>
          <w:rFonts w:ascii="Times New Roman" w:hAnsi="Times New Roman" w:cs="Times New Roman"/>
          <w:sz w:val="24"/>
          <w:szCs w:val="24"/>
        </w:rPr>
        <w:t xml:space="preserve"> as having stayed in a kennel or cattery within the preceding 10 days.</w:t>
      </w:r>
    </w:p>
    <w:p w:rsidR="00A50245" w:rsidRPr="002B5607" w:rsidRDefault="00A50245" w:rsidP="004540C1">
      <w:pPr>
        <w:spacing w:after="0" w:line="360" w:lineRule="auto"/>
        <w:jc w:val="both"/>
        <w:rPr>
          <w:rFonts w:ascii="Times New Roman" w:hAnsi="Times New Roman" w:cs="Times New Roman"/>
          <w:sz w:val="24"/>
          <w:szCs w:val="24"/>
        </w:rPr>
      </w:pPr>
    </w:p>
    <w:p w:rsidR="00D978CC" w:rsidRPr="002B5607" w:rsidRDefault="00321B12" w:rsidP="004540C1">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Consulting veterinary surgeons considered cases likely to be respiratory in origin in </w:t>
      </w:r>
      <w:r w:rsidR="003C0DA3" w:rsidRPr="002B5607">
        <w:rPr>
          <w:rFonts w:ascii="Times New Roman" w:hAnsi="Times New Roman" w:cs="Times New Roman"/>
          <w:sz w:val="24"/>
          <w:szCs w:val="24"/>
        </w:rPr>
        <w:t>over</w:t>
      </w:r>
      <w:r w:rsidR="00204D6D" w:rsidRPr="002B5607">
        <w:rPr>
          <w:rFonts w:ascii="Times New Roman" w:hAnsi="Times New Roman" w:cs="Times New Roman"/>
          <w:sz w:val="24"/>
          <w:szCs w:val="24"/>
        </w:rPr>
        <w:t xml:space="preserve"> </w:t>
      </w:r>
      <w:r w:rsidRPr="002B5607">
        <w:rPr>
          <w:rFonts w:ascii="Times New Roman" w:hAnsi="Times New Roman" w:cs="Times New Roman"/>
          <w:sz w:val="24"/>
          <w:szCs w:val="24"/>
        </w:rPr>
        <w:t xml:space="preserve">71.2 per cent of canine and 78.4 per cent of feline cases, with </w:t>
      </w:r>
      <w:r w:rsidR="00952EE8" w:rsidRPr="002B5607">
        <w:rPr>
          <w:rFonts w:ascii="Times New Roman" w:hAnsi="Times New Roman" w:cs="Times New Roman"/>
          <w:sz w:val="24"/>
          <w:szCs w:val="24"/>
        </w:rPr>
        <w:t xml:space="preserve">a </w:t>
      </w:r>
      <w:r w:rsidRPr="002B5607">
        <w:rPr>
          <w:rFonts w:ascii="Times New Roman" w:hAnsi="Times New Roman" w:cs="Times New Roman"/>
          <w:sz w:val="24"/>
          <w:szCs w:val="24"/>
        </w:rPr>
        <w:t xml:space="preserve">cardiac origin </w:t>
      </w:r>
      <w:proofErr w:type="gramStart"/>
      <w:r w:rsidRPr="002B5607">
        <w:rPr>
          <w:rFonts w:ascii="Times New Roman" w:hAnsi="Times New Roman" w:cs="Times New Roman"/>
          <w:sz w:val="24"/>
          <w:szCs w:val="24"/>
        </w:rPr>
        <w:t>being considered</w:t>
      </w:r>
      <w:proofErr w:type="gramEnd"/>
      <w:r w:rsidRPr="002B5607">
        <w:rPr>
          <w:rFonts w:ascii="Times New Roman" w:hAnsi="Times New Roman" w:cs="Times New Roman"/>
          <w:sz w:val="24"/>
          <w:szCs w:val="24"/>
        </w:rPr>
        <w:t xml:space="preserve"> likely in 15.3 </w:t>
      </w:r>
      <w:r w:rsidR="003C0DA3" w:rsidRPr="002B5607">
        <w:rPr>
          <w:rFonts w:ascii="Times New Roman" w:hAnsi="Times New Roman" w:cs="Times New Roman"/>
          <w:sz w:val="24"/>
          <w:szCs w:val="24"/>
        </w:rPr>
        <w:t xml:space="preserve">and 7.8 </w:t>
      </w:r>
      <w:r w:rsidRPr="002B5607">
        <w:rPr>
          <w:rFonts w:ascii="Times New Roman" w:hAnsi="Times New Roman" w:cs="Times New Roman"/>
          <w:sz w:val="24"/>
          <w:szCs w:val="24"/>
        </w:rPr>
        <w:t>per cent of canine an</w:t>
      </w:r>
      <w:r w:rsidR="002016A2" w:rsidRPr="002B5607">
        <w:rPr>
          <w:rFonts w:ascii="Times New Roman" w:hAnsi="Times New Roman" w:cs="Times New Roman"/>
          <w:sz w:val="24"/>
          <w:szCs w:val="24"/>
        </w:rPr>
        <w:t>d feline cases</w:t>
      </w:r>
      <w:r w:rsidR="003C0DA3" w:rsidRPr="002B5607">
        <w:rPr>
          <w:rFonts w:ascii="Times New Roman" w:hAnsi="Times New Roman" w:cs="Times New Roman"/>
          <w:sz w:val="24"/>
          <w:szCs w:val="24"/>
        </w:rPr>
        <w:t xml:space="preserve"> respectively</w:t>
      </w:r>
      <w:r w:rsidR="002016A2" w:rsidRPr="002B5607">
        <w:rPr>
          <w:rFonts w:ascii="Times New Roman" w:hAnsi="Times New Roman" w:cs="Times New Roman"/>
          <w:sz w:val="24"/>
          <w:szCs w:val="24"/>
        </w:rPr>
        <w:t xml:space="preserve">. </w:t>
      </w:r>
      <w:r w:rsidR="004F50F5" w:rsidRPr="002B5607">
        <w:rPr>
          <w:rFonts w:ascii="Times New Roman" w:hAnsi="Times New Roman" w:cs="Times New Roman"/>
          <w:sz w:val="24"/>
          <w:szCs w:val="24"/>
        </w:rPr>
        <w:t xml:space="preserve">Diagnostic testing </w:t>
      </w:r>
      <w:proofErr w:type="gramStart"/>
      <w:r w:rsidR="004F50F5" w:rsidRPr="002B5607">
        <w:rPr>
          <w:rFonts w:ascii="Times New Roman" w:hAnsi="Times New Roman" w:cs="Times New Roman"/>
          <w:sz w:val="24"/>
          <w:szCs w:val="24"/>
        </w:rPr>
        <w:t>was planned</w:t>
      </w:r>
      <w:proofErr w:type="gramEnd"/>
      <w:r w:rsidR="004F50F5" w:rsidRPr="002B5607">
        <w:rPr>
          <w:rFonts w:ascii="Times New Roman" w:hAnsi="Times New Roman" w:cs="Times New Roman"/>
          <w:sz w:val="24"/>
          <w:szCs w:val="24"/>
        </w:rPr>
        <w:t xml:space="preserve"> in 23.5 per cent of canine and 22.9 feline cases, with radiography being the most common</w:t>
      </w:r>
      <w:r w:rsidR="003C0DA3" w:rsidRPr="002B5607">
        <w:rPr>
          <w:rFonts w:ascii="Times New Roman" w:hAnsi="Times New Roman" w:cs="Times New Roman"/>
          <w:sz w:val="24"/>
          <w:szCs w:val="24"/>
        </w:rPr>
        <w:t xml:space="preserve"> in both</w:t>
      </w:r>
      <w:r w:rsidR="004F50F5" w:rsidRPr="002B5607">
        <w:rPr>
          <w:rFonts w:ascii="Times New Roman" w:hAnsi="Times New Roman" w:cs="Times New Roman"/>
          <w:sz w:val="24"/>
          <w:szCs w:val="24"/>
        </w:rPr>
        <w:t xml:space="preserve"> dogs (6.8 per cent) and cats (7.2 per cent). </w:t>
      </w:r>
      <w:r w:rsidR="00EA6332" w:rsidRPr="002B5607">
        <w:rPr>
          <w:rFonts w:ascii="Times New Roman" w:hAnsi="Times New Roman" w:cs="Times New Roman"/>
          <w:sz w:val="24"/>
          <w:szCs w:val="24"/>
        </w:rPr>
        <w:t xml:space="preserve">Biochemistry and / or haematology </w:t>
      </w:r>
      <w:proofErr w:type="gramStart"/>
      <w:r w:rsidR="00EA6332" w:rsidRPr="002B5607">
        <w:rPr>
          <w:rFonts w:ascii="Times New Roman" w:hAnsi="Times New Roman" w:cs="Times New Roman"/>
          <w:sz w:val="24"/>
          <w:szCs w:val="24"/>
        </w:rPr>
        <w:t>were also relatively commonly planned</w:t>
      </w:r>
      <w:proofErr w:type="gramEnd"/>
      <w:r w:rsidR="00EA6332" w:rsidRPr="002B5607">
        <w:rPr>
          <w:rFonts w:ascii="Times New Roman" w:hAnsi="Times New Roman" w:cs="Times New Roman"/>
          <w:sz w:val="24"/>
          <w:szCs w:val="24"/>
        </w:rPr>
        <w:t xml:space="preserve">. </w:t>
      </w:r>
      <w:r w:rsidR="0036476F" w:rsidRPr="002B5607">
        <w:rPr>
          <w:rFonts w:ascii="Times New Roman" w:hAnsi="Times New Roman" w:cs="Times New Roman"/>
          <w:sz w:val="24"/>
          <w:szCs w:val="24"/>
        </w:rPr>
        <w:t xml:space="preserve">These findings were broadly consistent with SAVSNET’s previous </w:t>
      </w:r>
      <w:r w:rsidR="003C0DA3" w:rsidRPr="002B5607">
        <w:rPr>
          <w:rFonts w:ascii="Times New Roman" w:hAnsi="Times New Roman" w:cs="Times New Roman"/>
          <w:sz w:val="24"/>
          <w:szCs w:val="24"/>
        </w:rPr>
        <w:t>reports</w:t>
      </w:r>
      <w:r w:rsidR="0036476F" w:rsidRPr="002B5607">
        <w:rPr>
          <w:rFonts w:ascii="Times New Roman" w:hAnsi="Times New Roman" w:cs="Times New Roman"/>
          <w:sz w:val="24"/>
          <w:szCs w:val="24"/>
        </w:rPr>
        <w:t xml:space="preserve"> </w:t>
      </w:r>
      <w:r w:rsidR="0036476F" w:rsidRPr="002B5607">
        <w:rPr>
          <w:rFonts w:ascii="Times New Roman" w:hAnsi="Times New Roman" w:cs="Times New Roman"/>
          <w:sz w:val="24"/>
          <w:szCs w:val="24"/>
        </w:rPr>
        <w:fldChar w:fldCharType="begin">
          <w:fldData xml:space="preserve">PEVuZE5vdGU+PENpdGU+PEF1dGhvcj5TYW5jaGV6LVZpemNhaW5vPC9BdXRob3I+PFllYXI+MjAx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</w:fldData>
        </w:fldChar>
      </w:r>
      <w:r w:rsidR="0036476F" w:rsidRPr="00833AC9">
        <w:rPr>
          <w:rFonts w:ascii="Times New Roman" w:hAnsi="Times New Roman" w:cs="Times New Roman"/>
          <w:sz w:val="24"/>
          <w:szCs w:val="24"/>
        </w:rPr>
        <w:instrText xml:space="preserve"> ADDIN EN.CITE </w:instrText>
      </w:r>
      <w:r w:rsidR="0036476F" w:rsidRPr="00833AC9">
        <w:rPr>
          <w:rFonts w:ascii="Times New Roman" w:hAnsi="Times New Roman" w:cs="Times New Roman"/>
          <w:sz w:val="24"/>
          <w:szCs w:val="24"/>
        </w:rPr>
        <w:fldChar w:fldCharType="begin">
          <w:fldData xml:space="preserve">PEVuZE5vdGU+PENpdGU+PEF1dGhvcj5TYW5jaGV6LVZpemNhaW5vPC9BdXRob3I+PFllYXI+MjAx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</w:fldData>
        </w:fldChar>
      </w:r>
      <w:r w:rsidR="0036476F" w:rsidRPr="00833AC9">
        <w:rPr>
          <w:rFonts w:ascii="Times New Roman" w:hAnsi="Times New Roman" w:cs="Times New Roman"/>
          <w:sz w:val="24"/>
          <w:szCs w:val="24"/>
        </w:rPr>
        <w:instrText xml:space="preserve"> ADDIN EN.CITE.DATA </w:instrText>
      </w:r>
      <w:r w:rsidR="0036476F" w:rsidRPr="00833AC9">
        <w:rPr>
          <w:rFonts w:ascii="Times New Roman" w:hAnsi="Times New Roman" w:cs="Times New Roman"/>
          <w:sz w:val="24"/>
          <w:szCs w:val="24"/>
        </w:rPr>
      </w:r>
      <w:r w:rsidR="0036476F" w:rsidRPr="00833AC9">
        <w:rPr>
          <w:rFonts w:ascii="Times New Roman" w:hAnsi="Times New Roman" w:cs="Times New Roman"/>
          <w:sz w:val="24"/>
          <w:szCs w:val="24"/>
        </w:rPr>
        <w:fldChar w:fldCharType="end"/>
      </w:r>
      <w:r w:rsidR="0036476F" w:rsidRPr="00833AC9">
        <w:rPr>
          <w:rFonts w:ascii="Times New Roman" w:hAnsi="Times New Roman" w:cs="Times New Roman"/>
          <w:sz w:val="24"/>
          <w:szCs w:val="24"/>
        </w:rPr>
      </w:r>
      <w:r w:rsidR="0036476F" w:rsidRPr="002B5607">
        <w:rPr>
          <w:rFonts w:ascii="Times New Roman" w:hAnsi="Times New Roman" w:cs="Times New Roman"/>
          <w:sz w:val="24"/>
          <w:szCs w:val="24"/>
        </w:rPr>
        <w:fldChar w:fldCharType="separate"/>
      </w:r>
      <w:r w:rsidR="0036476F" w:rsidRPr="002B5607">
        <w:rPr>
          <w:rFonts w:ascii="Times New Roman" w:hAnsi="Times New Roman" w:cs="Times New Roman"/>
          <w:noProof/>
          <w:sz w:val="24"/>
          <w:szCs w:val="24"/>
        </w:rPr>
        <w:t xml:space="preserve">(Arsevska and others 2018a; </w:t>
      </w:r>
      <w:r w:rsidR="00833AC9" w:rsidRPr="002B5607">
        <w:rPr>
          <w:rFonts w:ascii="Times New Roman" w:hAnsi="Times New Roman" w:cs="Times New Roman"/>
          <w:noProof/>
          <w:sz w:val="24"/>
          <w:szCs w:val="24"/>
        </w:rPr>
        <w:t>Sánchez-Vizcaíno</w:t>
      </w:r>
      <w:r w:rsidR="0036476F" w:rsidRPr="002B5607">
        <w:rPr>
          <w:rFonts w:ascii="Times New Roman" w:hAnsi="Times New Roman" w:cs="Times New Roman"/>
          <w:noProof/>
          <w:sz w:val="24"/>
          <w:szCs w:val="24"/>
        </w:rPr>
        <w:t xml:space="preserve"> and others 2016)</w:t>
      </w:r>
      <w:r w:rsidR="0036476F" w:rsidRPr="002B5607">
        <w:rPr>
          <w:rFonts w:ascii="Times New Roman" w:hAnsi="Times New Roman" w:cs="Times New Roman"/>
          <w:sz w:val="24"/>
          <w:szCs w:val="24"/>
        </w:rPr>
        <w:fldChar w:fldCharType="end"/>
      </w:r>
      <w:r w:rsidR="0036476F" w:rsidRPr="002B5607">
        <w:rPr>
          <w:rFonts w:ascii="Times New Roman" w:hAnsi="Times New Roman" w:cs="Times New Roman"/>
          <w:sz w:val="24"/>
          <w:szCs w:val="24"/>
        </w:rPr>
        <w:t>.</w:t>
      </w:r>
    </w:p>
    <w:p w:rsidR="00EB4813" w:rsidRPr="002B5607" w:rsidRDefault="00EB4813" w:rsidP="004540C1">
      <w:pPr>
        <w:spacing w:after="0" w:line="360" w:lineRule="auto"/>
        <w:jc w:val="both"/>
        <w:rPr>
          <w:rFonts w:ascii="Times New Roman" w:hAnsi="Times New Roman" w:cs="Times New Roman"/>
          <w:sz w:val="24"/>
          <w:szCs w:val="24"/>
        </w:rPr>
      </w:pPr>
    </w:p>
    <w:p w:rsidR="00D978CC" w:rsidRPr="002B5607" w:rsidRDefault="00EB4813" w:rsidP="004540C1">
      <w:pPr>
        <w:spacing w:after="0" w:line="360" w:lineRule="auto"/>
        <w:jc w:val="both"/>
        <w:rPr>
          <w:rFonts w:ascii="Times New Roman" w:hAnsi="Times New Roman" w:cs="Times New Roman"/>
          <w:b/>
          <w:sz w:val="24"/>
          <w:szCs w:val="24"/>
        </w:rPr>
      </w:pPr>
      <w:r w:rsidRPr="002B5607">
        <w:rPr>
          <w:rFonts w:ascii="Times New Roman" w:hAnsi="Times New Roman" w:cs="Times New Roman"/>
          <w:b/>
          <w:sz w:val="24"/>
          <w:szCs w:val="24"/>
        </w:rPr>
        <w:t xml:space="preserve">Spatial distribution of </w:t>
      </w:r>
      <w:r w:rsidR="000E003E" w:rsidRPr="002B5607">
        <w:rPr>
          <w:rFonts w:ascii="Times New Roman" w:hAnsi="Times New Roman" w:cs="Times New Roman"/>
          <w:b/>
          <w:sz w:val="24"/>
          <w:szCs w:val="24"/>
        </w:rPr>
        <w:t>respiratory</w:t>
      </w:r>
      <w:r w:rsidRPr="002B5607">
        <w:rPr>
          <w:rFonts w:ascii="Times New Roman" w:hAnsi="Times New Roman" w:cs="Times New Roman"/>
          <w:b/>
          <w:sz w:val="24"/>
          <w:szCs w:val="24"/>
        </w:rPr>
        <w:t xml:space="preserve"> disease</w:t>
      </w:r>
    </w:p>
    <w:p w:rsidR="00A21795" w:rsidRDefault="004540C1" w:rsidP="004540C1">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lastRenderedPageBreak/>
        <w:t xml:space="preserve">The spatial distribution of the relative risk for </w:t>
      </w:r>
      <w:r w:rsidR="002E29FD"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disease </w:t>
      </w:r>
      <w:proofErr w:type="gramStart"/>
      <w:r w:rsidRPr="002B5607">
        <w:rPr>
          <w:rFonts w:ascii="Times New Roman" w:hAnsi="Times New Roman" w:cs="Times New Roman"/>
          <w:sz w:val="24"/>
          <w:szCs w:val="24"/>
        </w:rPr>
        <w:t>was evaluated</w:t>
      </w:r>
      <w:proofErr w:type="gramEnd"/>
      <w:r w:rsidRPr="002B5607">
        <w:rPr>
          <w:rFonts w:ascii="Times New Roman" w:hAnsi="Times New Roman" w:cs="Times New Roman"/>
          <w:sz w:val="24"/>
          <w:szCs w:val="24"/>
        </w:rPr>
        <w:t xml:space="preserve"> in dogs and cats in England, Scotland and Wales for each season of the surveillance period between 1 </w:t>
      </w:r>
      <w:r w:rsidR="00E326E0" w:rsidRPr="002B5607">
        <w:rPr>
          <w:rFonts w:ascii="Times New Roman" w:hAnsi="Times New Roman" w:cs="Times New Roman"/>
          <w:sz w:val="24"/>
          <w:szCs w:val="24"/>
        </w:rPr>
        <w:t>January</w:t>
      </w:r>
      <w:r w:rsidRPr="002B5607">
        <w:rPr>
          <w:rFonts w:ascii="Times New Roman" w:hAnsi="Times New Roman" w:cs="Times New Roman"/>
          <w:sz w:val="24"/>
          <w:szCs w:val="24"/>
        </w:rPr>
        <w:t xml:space="preserve"> 201</w:t>
      </w:r>
      <w:r w:rsidR="00E326E0" w:rsidRPr="002B5607">
        <w:rPr>
          <w:rFonts w:ascii="Times New Roman" w:hAnsi="Times New Roman" w:cs="Times New Roman"/>
          <w:sz w:val="24"/>
          <w:szCs w:val="24"/>
        </w:rPr>
        <w:t>8</w:t>
      </w:r>
      <w:r w:rsidRPr="002B5607">
        <w:rPr>
          <w:rFonts w:ascii="Times New Roman" w:hAnsi="Times New Roman" w:cs="Times New Roman"/>
          <w:sz w:val="24"/>
          <w:szCs w:val="24"/>
        </w:rPr>
        <w:t xml:space="preserve"> and </w:t>
      </w:r>
      <w:r w:rsidR="00E326E0" w:rsidRPr="002B5607">
        <w:rPr>
          <w:rFonts w:ascii="Times New Roman" w:hAnsi="Times New Roman" w:cs="Times New Roman"/>
          <w:sz w:val="24"/>
          <w:szCs w:val="24"/>
        </w:rPr>
        <w:t>28</w:t>
      </w:r>
      <w:r w:rsidRPr="002B5607">
        <w:rPr>
          <w:rFonts w:ascii="Times New Roman" w:hAnsi="Times New Roman" w:cs="Times New Roman"/>
          <w:sz w:val="24"/>
          <w:szCs w:val="24"/>
        </w:rPr>
        <w:t xml:space="preserve"> </w:t>
      </w:r>
      <w:r w:rsidR="00E326E0" w:rsidRPr="002B5607">
        <w:rPr>
          <w:rFonts w:ascii="Times New Roman" w:hAnsi="Times New Roman" w:cs="Times New Roman"/>
          <w:sz w:val="24"/>
          <w:szCs w:val="24"/>
        </w:rPr>
        <w:t>February 2019</w:t>
      </w:r>
      <w:r w:rsidRPr="002B5607">
        <w:rPr>
          <w:rFonts w:ascii="Times New Roman" w:hAnsi="Times New Roman" w:cs="Times New Roman"/>
          <w:sz w:val="24"/>
          <w:szCs w:val="24"/>
        </w:rPr>
        <w:t xml:space="preserve">. For consultations with a valid owner </w:t>
      </w:r>
      <w:proofErr w:type="gramStart"/>
      <w:r w:rsidRPr="002B5607">
        <w:rPr>
          <w:rFonts w:ascii="Times New Roman" w:hAnsi="Times New Roman" w:cs="Times New Roman"/>
          <w:sz w:val="24"/>
          <w:szCs w:val="24"/>
        </w:rPr>
        <w:t>postcode</w:t>
      </w:r>
      <w:proofErr w:type="gramEnd"/>
      <w:r w:rsidRPr="002B5607">
        <w:rPr>
          <w:rFonts w:ascii="Times New Roman" w:hAnsi="Times New Roman" w:cs="Times New Roman"/>
          <w:sz w:val="24"/>
          <w:szCs w:val="24"/>
        </w:rPr>
        <w:t xml:space="preserve"> the centroid of each postcode was used to indicate the </w:t>
      </w:r>
      <w:r w:rsidR="00957E01" w:rsidRPr="002B5607">
        <w:rPr>
          <w:rFonts w:ascii="Times New Roman" w:hAnsi="Times New Roman" w:cs="Times New Roman"/>
          <w:sz w:val="24"/>
          <w:szCs w:val="24"/>
        </w:rPr>
        <w:t xml:space="preserve">approximate </w:t>
      </w:r>
      <w:r w:rsidRPr="002B5607">
        <w:rPr>
          <w:rFonts w:ascii="Times New Roman" w:hAnsi="Times New Roman" w:cs="Times New Roman"/>
          <w:sz w:val="24"/>
          <w:szCs w:val="24"/>
        </w:rPr>
        <w:t xml:space="preserve">residence of each recorded animal. Hence, these centroids </w:t>
      </w:r>
      <w:proofErr w:type="gramStart"/>
      <w:r w:rsidRPr="002B5607">
        <w:rPr>
          <w:rFonts w:ascii="Times New Roman" w:hAnsi="Times New Roman" w:cs="Times New Roman"/>
          <w:sz w:val="24"/>
          <w:szCs w:val="24"/>
        </w:rPr>
        <w:t>were aggregated</w:t>
      </w:r>
      <w:proofErr w:type="gramEnd"/>
      <w:r w:rsidRPr="002B5607">
        <w:rPr>
          <w:rFonts w:ascii="Times New Roman" w:hAnsi="Times New Roman" w:cs="Times New Roman"/>
          <w:sz w:val="24"/>
          <w:szCs w:val="24"/>
        </w:rPr>
        <w:t xml:space="preserve"> into 20km gridded cells encompassing England, Scotland and Wales, calculating the proportion of total consultations mainly </w:t>
      </w:r>
      <w:r w:rsidR="00204D6D" w:rsidRPr="002B5607">
        <w:rPr>
          <w:rFonts w:ascii="Times New Roman" w:hAnsi="Times New Roman" w:cs="Times New Roman"/>
          <w:sz w:val="24"/>
          <w:szCs w:val="24"/>
        </w:rPr>
        <w:t xml:space="preserve">presenting with </w:t>
      </w:r>
      <w:r w:rsidR="00690095"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disease. </w:t>
      </w:r>
      <w:proofErr w:type="gramStart"/>
      <w:r w:rsidRPr="002B5607">
        <w:rPr>
          <w:rFonts w:ascii="Times New Roman" w:hAnsi="Times New Roman" w:cs="Times New Roman"/>
          <w:sz w:val="24"/>
          <w:szCs w:val="24"/>
        </w:rPr>
        <w:t xml:space="preserve">Standard error (SE) for each cell was calculated to provide a measure of relative confidence in findings due to variable geographic consultation coverage, with these values being used to formulate </w:t>
      </w:r>
      <w:proofErr w:type="spellStart"/>
      <w:r w:rsidRPr="002B5607">
        <w:rPr>
          <w:rFonts w:ascii="Times New Roman" w:hAnsi="Times New Roman" w:cs="Times New Roman"/>
          <w:sz w:val="24"/>
          <w:szCs w:val="24"/>
        </w:rPr>
        <w:t>septile</w:t>
      </w:r>
      <w:proofErr w:type="spellEnd"/>
      <w:r w:rsidRPr="002B5607">
        <w:rPr>
          <w:rFonts w:ascii="Times New Roman" w:hAnsi="Times New Roman" w:cs="Times New Roman"/>
          <w:sz w:val="24"/>
          <w:szCs w:val="24"/>
        </w:rPr>
        <w:t xml:space="preserve"> bi-variate maps</w:t>
      </w:r>
      <w:r w:rsidR="005834C9" w:rsidRPr="002B5607">
        <w:rPr>
          <w:rFonts w:ascii="Times New Roman" w:hAnsi="Times New Roman" w:cs="Times New Roman"/>
          <w:sz w:val="24"/>
          <w:szCs w:val="24"/>
        </w:rPr>
        <w:t xml:space="preserve">, where the darkest red colours indicate highest proportions of </w:t>
      </w:r>
      <w:r w:rsidR="006E3E37" w:rsidRPr="002B5607">
        <w:rPr>
          <w:rFonts w:ascii="Times New Roman" w:hAnsi="Times New Roman" w:cs="Times New Roman"/>
          <w:sz w:val="24"/>
          <w:szCs w:val="24"/>
        </w:rPr>
        <w:t>respiratory</w:t>
      </w:r>
      <w:r w:rsidR="005834C9" w:rsidRPr="002B5607">
        <w:rPr>
          <w:rFonts w:ascii="Times New Roman" w:hAnsi="Times New Roman" w:cs="Times New Roman"/>
          <w:sz w:val="24"/>
          <w:szCs w:val="24"/>
        </w:rPr>
        <w:t xml:space="preserve"> disease </w:t>
      </w:r>
      <w:r w:rsidR="0060038C" w:rsidRPr="002B5607">
        <w:rPr>
          <w:rFonts w:ascii="Times New Roman" w:hAnsi="Times New Roman" w:cs="Times New Roman"/>
          <w:sz w:val="24"/>
          <w:szCs w:val="24"/>
        </w:rPr>
        <w:t xml:space="preserve">(greater than </w:t>
      </w:r>
      <w:r w:rsidR="00320CC8" w:rsidRPr="002B5607">
        <w:rPr>
          <w:rFonts w:ascii="Times New Roman" w:hAnsi="Times New Roman" w:cs="Times New Roman"/>
          <w:sz w:val="24"/>
          <w:szCs w:val="24"/>
        </w:rPr>
        <w:t>1.8</w:t>
      </w:r>
      <w:r w:rsidR="0096261F" w:rsidRPr="002B5607">
        <w:rPr>
          <w:rFonts w:ascii="Times New Roman" w:hAnsi="Times New Roman" w:cs="Times New Roman"/>
          <w:sz w:val="24"/>
          <w:szCs w:val="24"/>
        </w:rPr>
        <w:t xml:space="preserve"> per cent</w:t>
      </w:r>
      <w:r w:rsidR="00320CC8" w:rsidRPr="002B5607">
        <w:rPr>
          <w:rFonts w:ascii="Times New Roman" w:hAnsi="Times New Roman" w:cs="Times New Roman"/>
          <w:sz w:val="24"/>
          <w:szCs w:val="24"/>
        </w:rPr>
        <w:t xml:space="preserve"> and 2</w:t>
      </w:r>
      <w:r w:rsidR="0060038C" w:rsidRPr="002B5607">
        <w:rPr>
          <w:rFonts w:ascii="Times New Roman" w:hAnsi="Times New Roman" w:cs="Times New Roman"/>
          <w:sz w:val="24"/>
          <w:szCs w:val="24"/>
        </w:rPr>
        <w:t>.7</w:t>
      </w:r>
      <w:r w:rsidR="0096261F" w:rsidRPr="002B5607">
        <w:rPr>
          <w:rFonts w:ascii="Times New Roman" w:hAnsi="Times New Roman" w:cs="Times New Roman"/>
          <w:sz w:val="24"/>
          <w:szCs w:val="24"/>
        </w:rPr>
        <w:t xml:space="preserve"> per cent</w:t>
      </w:r>
      <w:r w:rsidR="0060038C" w:rsidRPr="002B5607">
        <w:rPr>
          <w:rFonts w:ascii="Times New Roman" w:hAnsi="Times New Roman" w:cs="Times New Roman"/>
          <w:sz w:val="24"/>
          <w:szCs w:val="24"/>
        </w:rPr>
        <w:t xml:space="preserve"> for dogs and cats respectively) </w:t>
      </w:r>
      <w:r w:rsidR="005834C9" w:rsidRPr="002B5607">
        <w:rPr>
          <w:rFonts w:ascii="Times New Roman" w:hAnsi="Times New Roman" w:cs="Times New Roman"/>
          <w:sz w:val="24"/>
          <w:szCs w:val="24"/>
        </w:rPr>
        <w:t>and lowest standard errors</w:t>
      </w:r>
      <w:r w:rsidRPr="002B5607">
        <w:rPr>
          <w:rFonts w:ascii="Times New Roman" w:hAnsi="Times New Roman" w:cs="Times New Roman"/>
          <w:sz w:val="24"/>
          <w:szCs w:val="24"/>
        </w:rPr>
        <w:t xml:space="preserve"> (Fig.1).</w:t>
      </w:r>
      <w:proofErr w:type="gramEnd"/>
      <w:r w:rsidR="00EB41B1">
        <w:rPr>
          <w:rFonts w:ascii="Times New Roman" w:hAnsi="Times New Roman" w:cs="Times New Roman"/>
          <w:sz w:val="24"/>
          <w:szCs w:val="24"/>
        </w:rPr>
        <w:t xml:space="preserve"> </w:t>
      </w:r>
      <w:r w:rsidR="00D55303" w:rsidRPr="002B5607">
        <w:rPr>
          <w:rFonts w:ascii="Times New Roman" w:hAnsi="Times New Roman" w:cs="Times New Roman"/>
          <w:sz w:val="24"/>
          <w:szCs w:val="24"/>
        </w:rPr>
        <w:t xml:space="preserve">As previously observed </w:t>
      </w:r>
      <w:r w:rsidR="00D55303" w:rsidRPr="002B5607">
        <w:rPr>
          <w:rFonts w:ascii="Times New Roman" w:hAnsi="Times New Roman" w:cs="Times New Roman"/>
          <w:sz w:val="24"/>
          <w:szCs w:val="24"/>
        </w:rPr>
        <w:fldChar w:fldCharType="begin">
          <w:fldData xml:space="preserve">PEVuZE5vdGU+PENpdGU+PEF1dGhvcj5BcnNldnNrYTwvQXV0aG9yPjxZZWFyPjIwMTg8L1llYXI+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</w:fldData>
        </w:fldChar>
      </w:r>
      <w:r w:rsidR="00D55303" w:rsidRPr="00833AC9">
        <w:rPr>
          <w:rFonts w:ascii="Times New Roman" w:hAnsi="Times New Roman" w:cs="Times New Roman"/>
          <w:sz w:val="24"/>
          <w:szCs w:val="24"/>
        </w:rPr>
        <w:instrText xml:space="preserve"> ADDIN EN.CITE </w:instrText>
      </w:r>
      <w:r w:rsidR="00D55303" w:rsidRPr="00833AC9">
        <w:rPr>
          <w:rFonts w:ascii="Times New Roman" w:hAnsi="Times New Roman" w:cs="Times New Roman"/>
          <w:sz w:val="24"/>
          <w:szCs w:val="24"/>
        </w:rPr>
        <w:fldChar w:fldCharType="begin">
          <w:fldData xml:space="preserve">PEVuZE5vdGU+PENpdGU+PEF1dGhvcj5BcnNldnNrYTwvQXV0aG9yPjxZZWFyPjIwMTg8L1llYXI+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</w:fldData>
        </w:fldChar>
      </w:r>
      <w:r w:rsidR="00D55303" w:rsidRPr="00833AC9">
        <w:rPr>
          <w:rFonts w:ascii="Times New Roman" w:hAnsi="Times New Roman" w:cs="Times New Roman"/>
          <w:sz w:val="24"/>
          <w:szCs w:val="24"/>
        </w:rPr>
        <w:instrText xml:space="preserve"> ADDIN EN.CITE.DATA </w:instrText>
      </w:r>
      <w:r w:rsidR="00D55303" w:rsidRPr="00833AC9">
        <w:rPr>
          <w:rFonts w:ascii="Times New Roman" w:hAnsi="Times New Roman" w:cs="Times New Roman"/>
          <w:sz w:val="24"/>
          <w:szCs w:val="24"/>
        </w:rPr>
      </w:r>
      <w:r w:rsidR="00D55303" w:rsidRPr="00833AC9">
        <w:rPr>
          <w:rFonts w:ascii="Times New Roman" w:hAnsi="Times New Roman" w:cs="Times New Roman"/>
          <w:sz w:val="24"/>
          <w:szCs w:val="24"/>
        </w:rPr>
        <w:fldChar w:fldCharType="end"/>
      </w:r>
      <w:r w:rsidR="00D55303" w:rsidRPr="00833AC9">
        <w:rPr>
          <w:rFonts w:ascii="Times New Roman" w:hAnsi="Times New Roman" w:cs="Times New Roman"/>
          <w:sz w:val="24"/>
          <w:szCs w:val="24"/>
        </w:rPr>
      </w:r>
      <w:r w:rsidR="00D55303" w:rsidRPr="002B5607">
        <w:rPr>
          <w:rFonts w:ascii="Times New Roman" w:hAnsi="Times New Roman" w:cs="Times New Roman"/>
          <w:sz w:val="24"/>
          <w:szCs w:val="24"/>
        </w:rPr>
        <w:fldChar w:fldCharType="separate"/>
      </w:r>
      <w:r w:rsidR="00D55303" w:rsidRPr="002B5607">
        <w:rPr>
          <w:rFonts w:ascii="Times New Roman" w:hAnsi="Times New Roman" w:cs="Times New Roman"/>
          <w:noProof/>
          <w:sz w:val="24"/>
          <w:szCs w:val="24"/>
        </w:rPr>
        <w:t xml:space="preserve">(Arsevska and others 2018a; </w:t>
      </w:r>
      <w:r w:rsidR="00833AC9" w:rsidRPr="002B5607">
        <w:rPr>
          <w:rFonts w:ascii="Times New Roman" w:hAnsi="Times New Roman" w:cs="Times New Roman"/>
          <w:noProof/>
          <w:sz w:val="24"/>
          <w:szCs w:val="24"/>
        </w:rPr>
        <w:t>Sánchez-Vizcaíno</w:t>
      </w:r>
      <w:r w:rsidR="00D55303" w:rsidRPr="002B5607">
        <w:rPr>
          <w:rFonts w:ascii="Times New Roman" w:hAnsi="Times New Roman" w:cs="Times New Roman"/>
          <w:noProof/>
          <w:sz w:val="24"/>
          <w:szCs w:val="24"/>
        </w:rPr>
        <w:t xml:space="preserve"> and others 2016)</w:t>
      </w:r>
      <w:r w:rsidR="00D55303" w:rsidRPr="002B5607">
        <w:rPr>
          <w:rFonts w:ascii="Times New Roman" w:hAnsi="Times New Roman" w:cs="Times New Roman"/>
          <w:sz w:val="24"/>
          <w:szCs w:val="24"/>
        </w:rPr>
        <w:fldChar w:fldCharType="end"/>
      </w:r>
      <w:r w:rsidR="00D55303" w:rsidRPr="002B5607">
        <w:rPr>
          <w:rFonts w:ascii="Times New Roman" w:hAnsi="Times New Roman" w:cs="Times New Roman"/>
          <w:sz w:val="24"/>
          <w:szCs w:val="24"/>
        </w:rPr>
        <w:t xml:space="preserve">, transient regions of increased respiratory disease incidence were distributed </w:t>
      </w:r>
      <w:r w:rsidR="00957E01" w:rsidRPr="002B5607">
        <w:rPr>
          <w:rFonts w:ascii="Times New Roman" w:hAnsi="Times New Roman" w:cs="Times New Roman"/>
          <w:sz w:val="24"/>
          <w:szCs w:val="24"/>
        </w:rPr>
        <w:t xml:space="preserve">seemingly </w:t>
      </w:r>
      <w:r w:rsidR="00D55303" w:rsidRPr="002B5607">
        <w:rPr>
          <w:rFonts w:ascii="Times New Roman" w:hAnsi="Times New Roman" w:cs="Times New Roman"/>
          <w:sz w:val="24"/>
          <w:szCs w:val="24"/>
        </w:rPr>
        <w:t xml:space="preserve">randomly throughout the country and in most seasons. </w:t>
      </w:r>
      <w:r w:rsidR="00957E01" w:rsidRPr="002B5607">
        <w:rPr>
          <w:rFonts w:ascii="Times New Roman" w:hAnsi="Times New Roman" w:cs="Times New Roman"/>
          <w:sz w:val="24"/>
          <w:szCs w:val="24"/>
        </w:rPr>
        <w:t>I</w:t>
      </w:r>
      <w:r w:rsidRPr="002B5607">
        <w:rPr>
          <w:rFonts w:ascii="Times New Roman" w:hAnsi="Times New Roman" w:cs="Times New Roman"/>
          <w:sz w:val="24"/>
          <w:szCs w:val="24"/>
        </w:rPr>
        <w:t>n future</w:t>
      </w:r>
      <w:r w:rsidR="00957E01" w:rsidRPr="002B5607">
        <w:rPr>
          <w:rFonts w:ascii="Times New Roman" w:hAnsi="Times New Roman" w:cs="Times New Roman"/>
          <w:sz w:val="24"/>
          <w:szCs w:val="24"/>
        </w:rPr>
        <w:t xml:space="preserve">, </w:t>
      </w:r>
      <w:r w:rsidRPr="002B5607">
        <w:rPr>
          <w:rFonts w:ascii="Times New Roman" w:hAnsi="Times New Roman" w:cs="Times New Roman"/>
          <w:sz w:val="24"/>
          <w:szCs w:val="24"/>
        </w:rPr>
        <w:t xml:space="preserve">SAVSNET will </w:t>
      </w:r>
      <w:r w:rsidR="00957E01" w:rsidRPr="002B5607">
        <w:rPr>
          <w:rFonts w:ascii="Times New Roman" w:hAnsi="Times New Roman" w:cs="Times New Roman"/>
          <w:sz w:val="24"/>
          <w:szCs w:val="24"/>
        </w:rPr>
        <w:t xml:space="preserve">need to work with others to </w:t>
      </w:r>
      <w:r w:rsidR="00A21795">
        <w:rPr>
          <w:rFonts w:ascii="Times New Roman" w:hAnsi="Times New Roman" w:cs="Times New Roman"/>
          <w:sz w:val="24"/>
          <w:szCs w:val="24"/>
        </w:rPr>
        <w:t>develop robust statistical and practical methods to determine whether these transient increases in respiratory disease prevalence represent actual infectious disease outbreaks.</w:t>
      </w:r>
    </w:p>
    <w:p w:rsidR="004540C1" w:rsidRPr="002B5607" w:rsidRDefault="004540C1" w:rsidP="004540C1">
      <w:pPr>
        <w:spacing w:after="0" w:line="360" w:lineRule="auto"/>
        <w:jc w:val="both"/>
        <w:rPr>
          <w:rFonts w:ascii="Times New Roman" w:hAnsi="Times New Roman" w:cs="Times New Roman"/>
          <w:sz w:val="24"/>
          <w:szCs w:val="24"/>
        </w:rPr>
      </w:pPr>
    </w:p>
    <w:p w:rsidR="004540C1" w:rsidRPr="002B5607" w:rsidRDefault="007A0D6B" w:rsidP="004540C1">
      <w:pPr>
        <w:spacing w:after="0" w:line="360" w:lineRule="auto"/>
        <w:jc w:val="both"/>
        <w:rPr>
          <w:rFonts w:ascii="Times New Roman" w:hAnsi="Times New Roman" w:cs="Times New Roman"/>
          <w:b/>
          <w:sz w:val="24"/>
          <w:szCs w:val="24"/>
        </w:rPr>
      </w:pPr>
      <w:r w:rsidRPr="002B5607">
        <w:rPr>
          <w:rFonts w:ascii="Times New Roman" w:hAnsi="Times New Roman" w:cs="Times New Roman"/>
          <w:b/>
          <w:sz w:val="24"/>
          <w:szCs w:val="24"/>
        </w:rPr>
        <w:t>Respiratory</w:t>
      </w:r>
      <w:r w:rsidR="004540C1" w:rsidRPr="002B5607">
        <w:rPr>
          <w:rFonts w:ascii="Times New Roman" w:hAnsi="Times New Roman" w:cs="Times New Roman"/>
          <w:b/>
          <w:sz w:val="24"/>
          <w:szCs w:val="24"/>
        </w:rPr>
        <w:t xml:space="preserve"> disease </w:t>
      </w:r>
      <w:proofErr w:type="spellStart"/>
      <w:r w:rsidR="004540C1" w:rsidRPr="002B5607">
        <w:rPr>
          <w:rFonts w:ascii="Times New Roman" w:hAnsi="Times New Roman" w:cs="Times New Roman"/>
          <w:b/>
          <w:sz w:val="24"/>
          <w:szCs w:val="24"/>
        </w:rPr>
        <w:t>pharmacosurveillance</w:t>
      </w:r>
      <w:proofErr w:type="spellEnd"/>
    </w:p>
    <w:p w:rsidR="004540C1" w:rsidRPr="002B5607" w:rsidRDefault="004540C1" w:rsidP="004540C1">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For the first time in this report we </w:t>
      </w:r>
      <w:r w:rsidR="0060038C" w:rsidRPr="002B5607">
        <w:rPr>
          <w:rFonts w:ascii="Times New Roman" w:hAnsi="Times New Roman" w:cs="Times New Roman"/>
          <w:sz w:val="24"/>
          <w:szCs w:val="24"/>
        </w:rPr>
        <w:t xml:space="preserve">also </w:t>
      </w:r>
      <w:r w:rsidRPr="002B5607">
        <w:rPr>
          <w:rFonts w:ascii="Times New Roman" w:hAnsi="Times New Roman" w:cs="Times New Roman"/>
          <w:sz w:val="24"/>
          <w:szCs w:val="24"/>
        </w:rPr>
        <w:t xml:space="preserve">analysed pharmaceutical product prescriptions given during all </w:t>
      </w:r>
      <w:r w:rsidR="00FD75FD"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consultations recorded between April 1 2014 and </w:t>
      </w:r>
      <w:r w:rsidR="00FD75FD" w:rsidRPr="002B5607">
        <w:rPr>
          <w:rFonts w:ascii="Times New Roman" w:hAnsi="Times New Roman" w:cs="Times New Roman"/>
          <w:sz w:val="24"/>
          <w:szCs w:val="24"/>
        </w:rPr>
        <w:t>February</w:t>
      </w:r>
      <w:r w:rsidRPr="002B5607">
        <w:rPr>
          <w:rFonts w:ascii="Times New Roman" w:hAnsi="Times New Roman" w:cs="Times New Roman"/>
          <w:sz w:val="24"/>
          <w:szCs w:val="24"/>
        </w:rPr>
        <w:t xml:space="preserve"> </w:t>
      </w:r>
      <w:r w:rsidR="00FD75FD" w:rsidRPr="002B5607">
        <w:rPr>
          <w:rFonts w:ascii="Times New Roman" w:hAnsi="Times New Roman" w:cs="Times New Roman"/>
          <w:sz w:val="24"/>
          <w:szCs w:val="24"/>
        </w:rPr>
        <w:t>28</w:t>
      </w:r>
      <w:r w:rsidRPr="002B5607">
        <w:rPr>
          <w:rFonts w:ascii="Times New Roman" w:hAnsi="Times New Roman" w:cs="Times New Roman"/>
          <w:sz w:val="24"/>
          <w:szCs w:val="24"/>
        </w:rPr>
        <w:t xml:space="preserve"> 201</w:t>
      </w:r>
      <w:r w:rsidR="00FD75FD" w:rsidRPr="002B5607">
        <w:rPr>
          <w:rFonts w:ascii="Times New Roman" w:hAnsi="Times New Roman" w:cs="Times New Roman"/>
          <w:sz w:val="24"/>
          <w:szCs w:val="24"/>
        </w:rPr>
        <w:t>9</w:t>
      </w:r>
      <w:r w:rsidRPr="002B5607">
        <w:rPr>
          <w:rFonts w:ascii="Times New Roman" w:hAnsi="Times New Roman" w:cs="Times New Roman"/>
          <w:sz w:val="24"/>
          <w:szCs w:val="24"/>
        </w:rPr>
        <w:t xml:space="preserve"> in dogs (</w:t>
      </w:r>
      <w:r w:rsidRPr="002B5607">
        <w:rPr>
          <w:rFonts w:ascii="Times New Roman" w:hAnsi="Times New Roman" w:cs="Times New Roman"/>
          <w:i/>
          <w:sz w:val="24"/>
          <w:szCs w:val="24"/>
        </w:rPr>
        <w:t>n</w:t>
      </w:r>
      <w:r w:rsidRPr="002B5607">
        <w:rPr>
          <w:rFonts w:ascii="Times New Roman" w:hAnsi="Times New Roman" w:cs="Times New Roman"/>
          <w:sz w:val="24"/>
          <w:szCs w:val="24"/>
        </w:rPr>
        <w:t xml:space="preserve"> = </w:t>
      </w:r>
      <w:r w:rsidR="002A390E" w:rsidRPr="002B5607">
        <w:rPr>
          <w:rFonts w:ascii="Times New Roman" w:hAnsi="Times New Roman" w:cs="Times New Roman"/>
          <w:sz w:val="24"/>
          <w:szCs w:val="24"/>
        </w:rPr>
        <w:t>46,200</w:t>
      </w:r>
      <w:r w:rsidRPr="002B5607">
        <w:rPr>
          <w:rFonts w:ascii="Times New Roman" w:hAnsi="Times New Roman" w:cs="Times New Roman"/>
          <w:sz w:val="24"/>
          <w:szCs w:val="24"/>
        </w:rPr>
        <w:t xml:space="preserve"> </w:t>
      </w:r>
      <w:r w:rsidR="002A390E"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consultations), cats (</w:t>
      </w:r>
      <w:r w:rsidRPr="002B5607">
        <w:rPr>
          <w:rFonts w:ascii="Times New Roman" w:hAnsi="Times New Roman" w:cs="Times New Roman"/>
          <w:i/>
          <w:sz w:val="24"/>
          <w:szCs w:val="24"/>
        </w:rPr>
        <w:t>n</w:t>
      </w:r>
      <w:r w:rsidRPr="002B5607">
        <w:rPr>
          <w:rFonts w:ascii="Times New Roman" w:hAnsi="Times New Roman" w:cs="Times New Roman"/>
          <w:sz w:val="24"/>
          <w:szCs w:val="24"/>
        </w:rPr>
        <w:t xml:space="preserve"> = </w:t>
      </w:r>
      <w:r w:rsidR="002A390E" w:rsidRPr="002B5607">
        <w:rPr>
          <w:rFonts w:ascii="Times New Roman" w:hAnsi="Times New Roman" w:cs="Times New Roman"/>
          <w:sz w:val="24"/>
          <w:szCs w:val="24"/>
        </w:rPr>
        <w:t>23,113</w:t>
      </w:r>
      <w:r w:rsidRPr="002B5607">
        <w:rPr>
          <w:rFonts w:ascii="Times New Roman" w:hAnsi="Times New Roman" w:cs="Times New Roman"/>
          <w:sz w:val="24"/>
          <w:szCs w:val="24"/>
        </w:rPr>
        <w:t>) and rabbits (</w:t>
      </w:r>
      <w:r w:rsidRPr="002B5607">
        <w:rPr>
          <w:rFonts w:ascii="Times New Roman" w:hAnsi="Times New Roman" w:cs="Times New Roman"/>
          <w:i/>
          <w:sz w:val="24"/>
          <w:szCs w:val="24"/>
        </w:rPr>
        <w:t>n</w:t>
      </w:r>
      <w:r w:rsidRPr="002B5607">
        <w:rPr>
          <w:rFonts w:ascii="Times New Roman" w:hAnsi="Times New Roman" w:cs="Times New Roman"/>
          <w:sz w:val="24"/>
          <w:szCs w:val="24"/>
        </w:rPr>
        <w:t xml:space="preserve"> = </w:t>
      </w:r>
      <w:r w:rsidR="002A390E" w:rsidRPr="002B5607">
        <w:rPr>
          <w:rFonts w:ascii="Times New Roman" w:hAnsi="Times New Roman" w:cs="Times New Roman"/>
          <w:sz w:val="24"/>
          <w:szCs w:val="24"/>
        </w:rPr>
        <w:t>1,448</w:t>
      </w:r>
      <w:r w:rsidRPr="002B5607">
        <w:rPr>
          <w:rFonts w:ascii="Times New Roman" w:hAnsi="Times New Roman" w:cs="Times New Roman"/>
          <w:sz w:val="24"/>
          <w:szCs w:val="24"/>
        </w:rPr>
        <w:t xml:space="preserve">). A semi-automated text mining methodology was utilised to identify the active substance(s) dispensed in each consultation using the ‘product dispensed’ field of the EHR; these active substances were summarised into a hierarchical pharmaceutical classification system as previously described </w:t>
      </w:r>
      <w:r w:rsidRPr="002B5607">
        <w:rPr>
          <w:rFonts w:ascii="Times New Roman" w:hAnsi="Times New Roman" w:cs="Times New Roman"/>
          <w:sz w:val="24"/>
          <w:szCs w:val="24"/>
        </w:rPr>
        <w:fldChar w:fldCharType="begin">
          <w:fldData xml:space="preserve">PEVuZE5vdGU+PENpdGU+PEF1dGhvcj5TaW5nbGV0b248L0F1dGhvcj48WWVhcj4yMDE3PC9ZZWFy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</w:fldData>
        </w:fldChar>
      </w:r>
      <w:r w:rsidR="00C15B3E" w:rsidRPr="002B5607">
        <w:rPr>
          <w:rFonts w:ascii="Times New Roman" w:hAnsi="Times New Roman" w:cs="Times New Roman"/>
          <w:sz w:val="24"/>
          <w:szCs w:val="24"/>
        </w:rPr>
        <w:instrText xml:space="preserve"> ADDIN EN.CITE </w:instrText>
      </w:r>
      <w:r w:rsidR="00C15B3E" w:rsidRPr="002B5607">
        <w:rPr>
          <w:rFonts w:ascii="Times New Roman" w:hAnsi="Times New Roman" w:cs="Times New Roman"/>
          <w:sz w:val="24"/>
          <w:szCs w:val="24"/>
        </w:rPr>
        <w:fldChar w:fldCharType="begin">
          <w:fldData xml:space="preserve">PEVuZE5vdGU+PENpdGU+PEF1dGhvcj5TaW5nbGV0b248L0F1dGhvcj48WWVhcj4yMDE3PC9ZZWFy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</w:fldData>
        </w:fldChar>
      </w:r>
      <w:r w:rsidR="00C15B3E" w:rsidRPr="002B5607">
        <w:rPr>
          <w:rFonts w:ascii="Times New Roman" w:hAnsi="Times New Roman" w:cs="Times New Roman"/>
          <w:sz w:val="24"/>
          <w:szCs w:val="24"/>
        </w:rPr>
        <w:instrText xml:space="preserve"> ADDIN EN.CITE.DATA </w:instrText>
      </w:r>
      <w:r w:rsidR="00C15B3E" w:rsidRPr="002B5607">
        <w:rPr>
          <w:rFonts w:ascii="Times New Roman" w:hAnsi="Times New Roman" w:cs="Times New Roman"/>
          <w:sz w:val="24"/>
          <w:szCs w:val="24"/>
        </w:rPr>
      </w:r>
      <w:r w:rsidR="00C15B3E" w:rsidRPr="002B5607">
        <w:rPr>
          <w:rFonts w:ascii="Times New Roman" w:hAnsi="Times New Roman" w:cs="Times New Roman"/>
          <w:sz w:val="24"/>
          <w:szCs w:val="24"/>
        </w:rPr>
        <w:fldChar w:fldCharType="end"/>
      </w:r>
      <w:r w:rsidRPr="002B5607">
        <w:rPr>
          <w:rFonts w:ascii="Times New Roman" w:hAnsi="Times New Roman" w:cs="Times New Roman"/>
          <w:sz w:val="24"/>
          <w:szCs w:val="24"/>
        </w:rPr>
      </w:r>
      <w:r w:rsidRPr="002B5607">
        <w:rPr>
          <w:rFonts w:ascii="Times New Roman" w:hAnsi="Times New Roman" w:cs="Times New Roman"/>
          <w:sz w:val="24"/>
          <w:szCs w:val="24"/>
        </w:rPr>
        <w:fldChar w:fldCharType="separate"/>
      </w:r>
      <w:r w:rsidRPr="002B5607">
        <w:rPr>
          <w:rFonts w:ascii="Times New Roman" w:hAnsi="Times New Roman" w:cs="Times New Roman"/>
          <w:noProof/>
          <w:sz w:val="24"/>
          <w:szCs w:val="24"/>
        </w:rPr>
        <w:t>(Singleton and others 2018; Singleton and others 2017)</w:t>
      </w:r>
      <w:r w:rsidRPr="002B5607">
        <w:rPr>
          <w:rFonts w:ascii="Times New Roman" w:hAnsi="Times New Roman" w:cs="Times New Roman"/>
          <w:sz w:val="24"/>
          <w:szCs w:val="24"/>
        </w:rPr>
        <w:fldChar w:fldCharType="end"/>
      </w:r>
      <w:r w:rsidRPr="002B5607">
        <w:rPr>
          <w:rFonts w:ascii="Times New Roman" w:hAnsi="Times New Roman" w:cs="Times New Roman"/>
          <w:sz w:val="24"/>
          <w:szCs w:val="24"/>
        </w:rPr>
        <w:t xml:space="preserve">. For the purposes of this report, five pharmaceutical families of particular relevance to </w:t>
      </w:r>
      <w:r w:rsidR="00F5350A"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disease were analysed, including antibiotics authorised for systemic (oral or injectable) use; anti-inflammatories </w:t>
      </w:r>
      <w:r w:rsidR="000E7858" w:rsidRPr="002B5607">
        <w:rPr>
          <w:rFonts w:ascii="Times New Roman" w:hAnsi="Times New Roman" w:cs="Times New Roman"/>
          <w:sz w:val="24"/>
          <w:szCs w:val="24"/>
        </w:rPr>
        <w:t xml:space="preserve">authorised for systemic use; respiratory-active (R-A) products (e.g. bronchodilators); </w:t>
      </w:r>
      <w:r w:rsidR="00F5350A" w:rsidRPr="002B5607">
        <w:rPr>
          <w:rFonts w:ascii="Times New Roman" w:hAnsi="Times New Roman" w:cs="Times New Roman"/>
          <w:sz w:val="24"/>
          <w:szCs w:val="24"/>
        </w:rPr>
        <w:t>cardiovascular-active (CV</w:t>
      </w:r>
      <w:r w:rsidR="007D7DED" w:rsidRPr="002B5607">
        <w:rPr>
          <w:rFonts w:ascii="Times New Roman" w:hAnsi="Times New Roman" w:cs="Times New Roman"/>
          <w:sz w:val="24"/>
          <w:szCs w:val="24"/>
        </w:rPr>
        <w:t>-</w:t>
      </w:r>
      <w:r w:rsidR="00F5350A" w:rsidRPr="002B5607">
        <w:rPr>
          <w:rFonts w:ascii="Times New Roman" w:hAnsi="Times New Roman" w:cs="Times New Roman"/>
          <w:sz w:val="24"/>
          <w:szCs w:val="24"/>
        </w:rPr>
        <w:t xml:space="preserve">A) products (e.g. </w:t>
      </w:r>
      <w:r w:rsidR="007D7DED" w:rsidRPr="002B5607">
        <w:rPr>
          <w:rFonts w:ascii="Times New Roman" w:hAnsi="Times New Roman" w:cs="Times New Roman"/>
          <w:sz w:val="24"/>
          <w:szCs w:val="24"/>
        </w:rPr>
        <w:t>diuretics</w:t>
      </w:r>
      <w:r w:rsidR="00F5350A" w:rsidRPr="002B5607">
        <w:rPr>
          <w:rFonts w:ascii="Times New Roman" w:hAnsi="Times New Roman" w:cs="Times New Roman"/>
          <w:sz w:val="24"/>
          <w:szCs w:val="24"/>
        </w:rPr>
        <w:t>)</w:t>
      </w:r>
      <w:r w:rsidR="00C05B6E" w:rsidRPr="002B5607">
        <w:rPr>
          <w:rFonts w:ascii="Times New Roman" w:hAnsi="Times New Roman" w:cs="Times New Roman"/>
          <w:sz w:val="24"/>
          <w:szCs w:val="24"/>
        </w:rPr>
        <w:t>, and euthanasia.</w:t>
      </w:r>
    </w:p>
    <w:p w:rsidR="00D978CC" w:rsidRPr="002B5607" w:rsidRDefault="00D978CC" w:rsidP="004540C1">
      <w:pPr>
        <w:spacing w:after="0" w:line="360" w:lineRule="auto"/>
        <w:jc w:val="both"/>
        <w:rPr>
          <w:rFonts w:ascii="Times New Roman" w:hAnsi="Times New Roman" w:cs="Times New Roman"/>
          <w:sz w:val="24"/>
          <w:szCs w:val="24"/>
        </w:rPr>
      </w:pPr>
    </w:p>
    <w:p w:rsidR="004540C1" w:rsidRPr="002B5607" w:rsidRDefault="00283385" w:rsidP="004540C1">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For dogs, systemic antibiotics </w:t>
      </w:r>
      <w:proofErr w:type="gramStart"/>
      <w:r w:rsidRPr="002B5607">
        <w:rPr>
          <w:rFonts w:ascii="Times New Roman" w:hAnsi="Times New Roman" w:cs="Times New Roman"/>
          <w:sz w:val="24"/>
          <w:szCs w:val="24"/>
        </w:rPr>
        <w:t>were prescribed</w:t>
      </w:r>
      <w:proofErr w:type="gramEnd"/>
      <w:r w:rsidRPr="002B5607">
        <w:rPr>
          <w:rFonts w:ascii="Times New Roman" w:hAnsi="Times New Roman" w:cs="Times New Roman"/>
          <w:sz w:val="24"/>
          <w:szCs w:val="24"/>
        </w:rPr>
        <w:t xml:space="preserve"> in 37.4 per cent of respiratory consultations, systemic anti-inflammatories in 34.6 per cent, </w:t>
      </w:r>
      <w:r w:rsidR="00A61A1C" w:rsidRPr="002B5607">
        <w:rPr>
          <w:rFonts w:ascii="Times New Roman" w:hAnsi="Times New Roman" w:cs="Times New Roman"/>
          <w:sz w:val="24"/>
          <w:szCs w:val="24"/>
        </w:rPr>
        <w:t>R-A</w:t>
      </w:r>
      <w:r w:rsidRPr="002B5607">
        <w:rPr>
          <w:rFonts w:ascii="Times New Roman" w:hAnsi="Times New Roman" w:cs="Times New Roman"/>
          <w:sz w:val="24"/>
          <w:szCs w:val="24"/>
        </w:rPr>
        <w:t xml:space="preserve"> products in 5.0 per cent, and </w:t>
      </w:r>
      <w:r w:rsidR="00A61A1C" w:rsidRPr="002B5607">
        <w:rPr>
          <w:rFonts w:ascii="Times New Roman" w:hAnsi="Times New Roman" w:cs="Times New Roman"/>
          <w:sz w:val="24"/>
          <w:szCs w:val="24"/>
        </w:rPr>
        <w:t>CV-A</w:t>
      </w:r>
      <w:r w:rsidRPr="002B5607">
        <w:rPr>
          <w:rFonts w:ascii="Times New Roman" w:hAnsi="Times New Roman" w:cs="Times New Roman"/>
          <w:sz w:val="24"/>
          <w:szCs w:val="24"/>
        </w:rPr>
        <w:t xml:space="preserve"> products in 12.7 per cent. </w:t>
      </w:r>
      <w:r w:rsidR="001D3D19" w:rsidRPr="002B5607">
        <w:rPr>
          <w:rFonts w:ascii="Times New Roman" w:hAnsi="Times New Roman" w:cs="Times New Roman"/>
          <w:sz w:val="24"/>
          <w:szCs w:val="24"/>
        </w:rPr>
        <w:t xml:space="preserve">For cats, systemic antibiotics </w:t>
      </w:r>
      <w:proofErr w:type="gramStart"/>
      <w:r w:rsidR="001D3D19" w:rsidRPr="002B5607">
        <w:rPr>
          <w:rFonts w:ascii="Times New Roman" w:hAnsi="Times New Roman" w:cs="Times New Roman"/>
          <w:sz w:val="24"/>
          <w:szCs w:val="24"/>
        </w:rPr>
        <w:t>were prescribed</w:t>
      </w:r>
      <w:proofErr w:type="gramEnd"/>
      <w:r w:rsidR="001D3D19" w:rsidRPr="002B5607">
        <w:rPr>
          <w:rFonts w:ascii="Times New Roman" w:hAnsi="Times New Roman" w:cs="Times New Roman"/>
          <w:sz w:val="24"/>
          <w:szCs w:val="24"/>
        </w:rPr>
        <w:t xml:space="preserve"> in 48.5 per cent of respiratory consultations, systemic anti-inflammatories in 21.7 per cent, R-A products in 8.4 per cent, and </w:t>
      </w:r>
      <w:r w:rsidR="001D3D19" w:rsidRPr="002B5607">
        <w:rPr>
          <w:rFonts w:ascii="Times New Roman" w:hAnsi="Times New Roman" w:cs="Times New Roman"/>
          <w:sz w:val="24"/>
          <w:szCs w:val="24"/>
        </w:rPr>
        <w:lastRenderedPageBreak/>
        <w:t xml:space="preserve">CV-A products in 7.3 per cent. For rabbits, systemic antibiotics </w:t>
      </w:r>
      <w:proofErr w:type="gramStart"/>
      <w:r w:rsidR="001D3D19" w:rsidRPr="002B5607">
        <w:rPr>
          <w:rFonts w:ascii="Times New Roman" w:hAnsi="Times New Roman" w:cs="Times New Roman"/>
          <w:sz w:val="24"/>
          <w:szCs w:val="24"/>
        </w:rPr>
        <w:t>were prescribed</w:t>
      </w:r>
      <w:proofErr w:type="gramEnd"/>
      <w:r w:rsidR="001D3D19" w:rsidRPr="002B5607">
        <w:rPr>
          <w:rFonts w:ascii="Times New Roman" w:hAnsi="Times New Roman" w:cs="Times New Roman"/>
          <w:sz w:val="24"/>
          <w:szCs w:val="24"/>
        </w:rPr>
        <w:t xml:space="preserve"> in 64.7 per cent of respiratory consultations, systemic anti-inflammatories in 21.7 per cent, R-A products in 4.0 per cent, and CV-A products in 0.7 per cent</w:t>
      </w:r>
      <w:r w:rsidR="00D00AA6" w:rsidRPr="002B5607">
        <w:rPr>
          <w:rFonts w:ascii="Times New Roman" w:hAnsi="Times New Roman" w:cs="Times New Roman"/>
          <w:sz w:val="24"/>
          <w:szCs w:val="24"/>
        </w:rPr>
        <w:t xml:space="preserve">. </w:t>
      </w:r>
      <w:r w:rsidR="004540C1" w:rsidRPr="002B5607">
        <w:rPr>
          <w:rFonts w:ascii="Times New Roman" w:hAnsi="Times New Roman" w:cs="Times New Roman"/>
          <w:sz w:val="24"/>
          <w:szCs w:val="24"/>
        </w:rPr>
        <w:t xml:space="preserve">Dogs were </w:t>
      </w:r>
      <w:proofErr w:type="spellStart"/>
      <w:r w:rsidR="004540C1" w:rsidRPr="002B5607">
        <w:rPr>
          <w:rFonts w:ascii="Times New Roman" w:hAnsi="Times New Roman" w:cs="Times New Roman"/>
          <w:sz w:val="24"/>
          <w:szCs w:val="24"/>
        </w:rPr>
        <w:t>euthanised</w:t>
      </w:r>
      <w:proofErr w:type="spellEnd"/>
      <w:r w:rsidR="004540C1" w:rsidRPr="002B5607">
        <w:rPr>
          <w:rFonts w:ascii="Times New Roman" w:hAnsi="Times New Roman" w:cs="Times New Roman"/>
          <w:sz w:val="24"/>
          <w:szCs w:val="24"/>
        </w:rPr>
        <w:t xml:space="preserve"> in </w:t>
      </w:r>
      <w:r w:rsidR="00D00AA6" w:rsidRPr="002B5607">
        <w:rPr>
          <w:rFonts w:ascii="Times New Roman" w:hAnsi="Times New Roman" w:cs="Times New Roman"/>
          <w:sz w:val="24"/>
          <w:szCs w:val="24"/>
        </w:rPr>
        <w:t xml:space="preserve">1.2 </w:t>
      </w:r>
      <w:r w:rsidR="004540C1" w:rsidRPr="002B5607">
        <w:rPr>
          <w:rFonts w:ascii="Times New Roman" w:hAnsi="Times New Roman" w:cs="Times New Roman"/>
          <w:sz w:val="24"/>
          <w:szCs w:val="24"/>
        </w:rPr>
        <w:t xml:space="preserve">per cent of </w:t>
      </w:r>
      <w:r w:rsidR="00D00AA6" w:rsidRPr="002B5607">
        <w:rPr>
          <w:rFonts w:ascii="Times New Roman" w:hAnsi="Times New Roman" w:cs="Times New Roman"/>
          <w:sz w:val="24"/>
          <w:szCs w:val="24"/>
        </w:rPr>
        <w:t>respiratory</w:t>
      </w:r>
      <w:r w:rsidR="004540C1" w:rsidRPr="002B5607">
        <w:rPr>
          <w:rFonts w:ascii="Times New Roman" w:hAnsi="Times New Roman" w:cs="Times New Roman"/>
          <w:sz w:val="24"/>
          <w:szCs w:val="24"/>
        </w:rPr>
        <w:t xml:space="preserve"> consultations, compar</w:t>
      </w:r>
      <w:r w:rsidR="0096261F" w:rsidRPr="002B5607">
        <w:rPr>
          <w:rFonts w:ascii="Times New Roman" w:hAnsi="Times New Roman" w:cs="Times New Roman"/>
          <w:sz w:val="24"/>
          <w:szCs w:val="24"/>
        </w:rPr>
        <w:t>ed to</w:t>
      </w:r>
      <w:r w:rsidR="004540C1" w:rsidRPr="002B5607">
        <w:rPr>
          <w:rFonts w:ascii="Times New Roman" w:hAnsi="Times New Roman" w:cs="Times New Roman"/>
          <w:sz w:val="24"/>
          <w:szCs w:val="24"/>
        </w:rPr>
        <w:t xml:space="preserve"> </w:t>
      </w:r>
      <w:r w:rsidR="00D00AA6" w:rsidRPr="002B5607">
        <w:rPr>
          <w:rFonts w:ascii="Times New Roman" w:hAnsi="Times New Roman" w:cs="Times New Roman"/>
          <w:sz w:val="24"/>
          <w:szCs w:val="24"/>
        </w:rPr>
        <w:t>2.4</w:t>
      </w:r>
      <w:r w:rsidR="004540C1" w:rsidRPr="002B5607">
        <w:rPr>
          <w:rFonts w:ascii="Times New Roman" w:hAnsi="Times New Roman" w:cs="Times New Roman"/>
          <w:sz w:val="24"/>
          <w:szCs w:val="24"/>
        </w:rPr>
        <w:t xml:space="preserve"> per cent of cat and </w:t>
      </w:r>
      <w:r w:rsidR="00D00AA6" w:rsidRPr="002B5607">
        <w:rPr>
          <w:rFonts w:ascii="Times New Roman" w:hAnsi="Times New Roman" w:cs="Times New Roman"/>
          <w:sz w:val="24"/>
          <w:szCs w:val="24"/>
        </w:rPr>
        <w:t>4.2</w:t>
      </w:r>
      <w:r w:rsidR="004540C1" w:rsidRPr="002B5607">
        <w:rPr>
          <w:rFonts w:ascii="Times New Roman" w:hAnsi="Times New Roman" w:cs="Times New Roman"/>
          <w:sz w:val="24"/>
          <w:szCs w:val="24"/>
        </w:rPr>
        <w:t xml:space="preserve"> per cent of rabbi</w:t>
      </w:r>
      <w:r w:rsidR="0096261F" w:rsidRPr="002B5607">
        <w:rPr>
          <w:rFonts w:ascii="Times New Roman" w:hAnsi="Times New Roman" w:cs="Times New Roman"/>
          <w:sz w:val="24"/>
          <w:szCs w:val="24"/>
        </w:rPr>
        <w:t>t</w:t>
      </w:r>
      <w:r w:rsidR="004540C1" w:rsidRPr="002B5607">
        <w:rPr>
          <w:rFonts w:ascii="Times New Roman" w:hAnsi="Times New Roman" w:cs="Times New Roman"/>
          <w:sz w:val="24"/>
          <w:szCs w:val="24"/>
        </w:rPr>
        <w:t xml:space="preserve"> </w:t>
      </w:r>
      <w:r w:rsidR="00D00AA6" w:rsidRPr="002B5607">
        <w:rPr>
          <w:rFonts w:ascii="Times New Roman" w:hAnsi="Times New Roman" w:cs="Times New Roman"/>
          <w:sz w:val="24"/>
          <w:szCs w:val="24"/>
        </w:rPr>
        <w:t>respiratory</w:t>
      </w:r>
      <w:r w:rsidR="0096261F" w:rsidRPr="002B5607">
        <w:rPr>
          <w:rFonts w:ascii="Times New Roman" w:hAnsi="Times New Roman" w:cs="Times New Roman"/>
          <w:sz w:val="24"/>
          <w:szCs w:val="24"/>
        </w:rPr>
        <w:t xml:space="preserve"> </w:t>
      </w:r>
      <w:r w:rsidR="004540C1" w:rsidRPr="002B5607">
        <w:rPr>
          <w:rFonts w:ascii="Times New Roman" w:hAnsi="Times New Roman" w:cs="Times New Roman"/>
          <w:sz w:val="24"/>
          <w:szCs w:val="24"/>
        </w:rPr>
        <w:t>consultations.</w:t>
      </w:r>
    </w:p>
    <w:p w:rsidR="00D978CC" w:rsidRPr="002B5607" w:rsidRDefault="00D978CC" w:rsidP="004540C1">
      <w:pPr>
        <w:spacing w:after="0" w:line="360" w:lineRule="auto"/>
        <w:jc w:val="both"/>
        <w:rPr>
          <w:rFonts w:ascii="Times New Roman" w:hAnsi="Times New Roman" w:cs="Times New Roman"/>
          <w:sz w:val="24"/>
          <w:szCs w:val="24"/>
        </w:rPr>
      </w:pPr>
    </w:p>
    <w:p w:rsidR="001245F4" w:rsidRPr="002B5607" w:rsidRDefault="004540C1" w:rsidP="00A87C54">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Temporal trend</w:t>
      </w:r>
      <w:r w:rsidR="0060038C" w:rsidRPr="002B5607">
        <w:rPr>
          <w:rFonts w:ascii="Times New Roman" w:hAnsi="Times New Roman" w:cs="Times New Roman"/>
          <w:sz w:val="24"/>
          <w:szCs w:val="24"/>
        </w:rPr>
        <w:t>s</w:t>
      </w:r>
      <w:r w:rsidRPr="002B5607">
        <w:rPr>
          <w:rFonts w:ascii="Times New Roman" w:hAnsi="Times New Roman" w:cs="Times New Roman"/>
          <w:sz w:val="24"/>
          <w:szCs w:val="24"/>
        </w:rPr>
        <w:t xml:space="preserve"> in prescription frequency </w:t>
      </w:r>
      <w:proofErr w:type="gramStart"/>
      <w:r w:rsidRPr="002B5607">
        <w:rPr>
          <w:rFonts w:ascii="Times New Roman" w:hAnsi="Times New Roman" w:cs="Times New Roman"/>
          <w:sz w:val="24"/>
          <w:szCs w:val="24"/>
        </w:rPr>
        <w:t>w</w:t>
      </w:r>
      <w:r w:rsidR="0060038C" w:rsidRPr="002B5607">
        <w:rPr>
          <w:rFonts w:ascii="Times New Roman" w:hAnsi="Times New Roman" w:cs="Times New Roman"/>
          <w:sz w:val="24"/>
          <w:szCs w:val="24"/>
        </w:rPr>
        <w:t>ere</w:t>
      </w:r>
      <w:r w:rsidRPr="002B5607">
        <w:rPr>
          <w:rFonts w:ascii="Times New Roman" w:hAnsi="Times New Roman" w:cs="Times New Roman"/>
          <w:sz w:val="24"/>
          <w:szCs w:val="24"/>
        </w:rPr>
        <w:t xml:space="preserve"> also examined</w:t>
      </w:r>
      <w:proofErr w:type="gramEnd"/>
      <w:r w:rsidRPr="002B5607">
        <w:rPr>
          <w:rFonts w:ascii="Times New Roman" w:hAnsi="Times New Roman" w:cs="Times New Roman"/>
          <w:sz w:val="24"/>
          <w:szCs w:val="24"/>
        </w:rPr>
        <w:t xml:space="preserve"> in dogs and cats (Fig.2). Over the </w:t>
      </w:r>
      <w:r w:rsidR="003C56C8" w:rsidRPr="002B5607">
        <w:rPr>
          <w:rFonts w:ascii="Times New Roman" w:hAnsi="Times New Roman" w:cs="Times New Roman"/>
          <w:sz w:val="24"/>
          <w:szCs w:val="24"/>
        </w:rPr>
        <w:t>five</w:t>
      </w:r>
      <w:r w:rsidRPr="002B5607">
        <w:rPr>
          <w:rFonts w:ascii="Times New Roman" w:hAnsi="Times New Roman" w:cs="Times New Roman"/>
          <w:sz w:val="24"/>
          <w:szCs w:val="24"/>
        </w:rPr>
        <w:t xml:space="preserve"> years analysed</w:t>
      </w:r>
      <w:r w:rsidR="003C56C8" w:rsidRPr="002B5607">
        <w:rPr>
          <w:rFonts w:ascii="Times New Roman" w:hAnsi="Times New Roman" w:cs="Times New Roman"/>
          <w:sz w:val="24"/>
          <w:szCs w:val="24"/>
        </w:rPr>
        <w:t>,</w:t>
      </w:r>
      <w:r w:rsidRPr="002B5607">
        <w:rPr>
          <w:rFonts w:ascii="Times New Roman" w:hAnsi="Times New Roman" w:cs="Times New Roman"/>
          <w:sz w:val="24"/>
          <w:szCs w:val="24"/>
        </w:rPr>
        <w:t xml:space="preserve"> a</w:t>
      </w:r>
      <w:r w:rsidR="00204D6D" w:rsidRPr="002B5607">
        <w:rPr>
          <w:rFonts w:ascii="Times New Roman" w:hAnsi="Times New Roman" w:cs="Times New Roman"/>
          <w:sz w:val="24"/>
          <w:szCs w:val="24"/>
        </w:rPr>
        <w:t>n approximately 25 per cent</w:t>
      </w:r>
      <w:r w:rsidRPr="002B5607">
        <w:rPr>
          <w:rFonts w:ascii="Times New Roman" w:hAnsi="Times New Roman" w:cs="Times New Roman"/>
          <w:sz w:val="24"/>
          <w:szCs w:val="24"/>
        </w:rPr>
        <w:t xml:space="preserve"> decrease in the frequency with which systemic antibiotics were prescribed was noted in this population, with </w:t>
      </w:r>
      <w:r w:rsidR="001245F4" w:rsidRPr="002B5607">
        <w:rPr>
          <w:rFonts w:ascii="Times New Roman" w:hAnsi="Times New Roman" w:cs="Times New Roman"/>
          <w:sz w:val="24"/>
          <w:szCs w:val="24"/>
        </w:rPr>
        <w:t>other pharmaceutical families remaining broadly static over th</w:t>
      </w:r>
      <w:r w:rsidR="003C56C8" w:rsidRPr="002B5607">
        <w:rPr>
          <w:rFonts w:ascii="Times New Roman" w:hAnsi="Times New Roman" w:cs="Times New Roman"/>
          <w:sz w:val="24"/>
          <w:szCs w:val="24"/>
        </w:rPr>
        <w:t xml:space="preserve">e same </w:t>
      </w:r>
      <w:proofErr w:type="gramStart"/>
      <w:r w:rsidR="003C56C8" w:rsidRPr="002B5607">
        <w:rPr>
          <w:rFonts w:ascii="Times New Roman" w:hAnsi="Times New Roman" w:cs="Times New Roman"/>
          <w:sz w:val="24"/>
          <w:szCs w:val="24"/>
        </w:rPr>
        <w:t>time</w:t>
      </w:r>
      <w:r w:rsidR="001E33DE" w:rsidRPr="002B5607">
        <w:rPr>
          <w:rFonts w:ascii="Times New Roman" w:hAnsi="Times New Roman" w:cs="Times New Roman"/>
          <w:sz w:val="24"/>
          <w:szCs w:val="24"/>
        </w:rPr>
        <w:t xml:space="preserve"> </w:t>
      </w:r>
      <w:r w:rsidR="001245F4" w:rsidRPr="002B5607">
        <w:rPr>
          <w:rFonts w:ascii="Times New Roman" w:hAnsi="Times New Roman" w:cs="Times New Roman"/>
          <w:sz w:val="24"/>
          <w:szCs w:val="24"/>
        </w:rPr>
        <w:t>period</w:t>
      </w:r>
      <w:proofErr w:type="gramEnd"/>
      <w:r w:rsidRPr="002B5607">
        <w:rPr>
          <w:rFonts w:ascii="Times New Roman" w:hAnsi="Times New Roman" w:cs="Times New Roman"/>
          <w:sz w:val="24"/>
          <w:szCs w:val="24"/>
        </w:rPr>
        <w:t xml:space="preserve">. </w:t>
      </w:r>
      <w:r w:rsidR="00ED3916" w:rsidRPr="002B5607">
        <w:rPr>
          <w:rFonts w:ascii="Times New Roman" w:hAnsi="Times New Roman" w:cs="Times New Roman"/>
          <w:sz w:val="24"/>
          <w:szCs w:val="24"/>
        </w:rPr>
        <w:t>Systemic antibiotic and anti-inflammatory prescription frequency tended to peak in the 3</w:t>
      </w:r>
      <w:r w:rsidR="00ED3916" w:rsidRPr="002B5607">
        <w:rPr>
          <w:rFonts w:ascii="Times New Roman" w:hAnsi="Times New Roman" w:cs="Times New Roman"/>
          <w:sz w:val="24"/>
          <w:szCs w:val="24"/>
          <w:vertAlign w:val="superscript"/>
        </w:rPr>
        <w:t>rd</w:t>
      </w:r>
      <w:r w:rsidR="00ED3916" w:rsidRPr="002B5607">
        <w:rPr>
          <w:rFonts w:ascii="Times New Roman" w:hAnsi="Times New Roman" w:cs="Times New Roman"/>
          <w:sz w:val="24"/>
          <w:szCs w:val="24"/>
        </w:rPr>
        <w:t xml:space="preserve"> or 4</w:t>
      </w:r>
      <w:r w:rsidR="00ED3916" w:rsidRPr="002B5607">
        <w:rPr>
          <w:rFonts w:ascii="Times New Roman" w:hAnsi="Times New Roman" w:cs="Times New Roman"/>
          <w:sz w:val="24"/>
          <w:szCs w:val="24"/>
          <w:vertAlign w:val="superscript"/>
        </w:rPr>
        <w:t>th</w:t>
      </w:r>
      <w:r w:rsidR="00ED3916" w:rsidRPr="002B5607">
        <w:rPr>
          <w:rFonts w:ascii="Times New Roman" w:hAnsi="Times New Roman" w:cs="Times New Roman"/>
          <w:sz w:val="24"/>
          <w:szCs w:val="24"/>
        </w:rPr>
        <w:t xml:space="preserve"> quarter of each year for dogs</w:t>
      </w:r>
      <w:r w:rsidR="001E33DE" w:rsidRPr="002B5607">
        <w:rPr>
          <w:rFonts w:ascii="Times New Roman" w:hAnsi="Times New Roman" w:cs="Times New Roman"/>
          <w:sz w:val="24"/>
          <w:szCs w:val="24"/>
        </w:rPr>
        <w:t xml:space="preserve"> suggesting a seasonality to the occurrence of perceived antibiotic responsive disease</w:t>
      </w:r>
      <w:r w:rsidR="00ED3916" w:rsidRPr="002B5607">
        <w:rPr>
          <w:rFonts w:ascii="Times New Roman" w:hAnsi="Times New Roman" w:cs="Times New Roman"/>
          <w:sz w:val="24"/>
          <w:szCs w:val="24"/>
        </w:rPr>
        <w:t xml:space="preserve">; such </w:t>
      </w:r>
      <w:r w:rsidR="001E33DE" w:rsidRPr="002B5607">
        <w:rPr>
          <w:rFonts w:ascii="Times New Roman" w:hAnsi="Times New Roman" w:cs="Times New Roman"/>
          <w:sz w:val="24"/>
          <w:szCs w:val="24"/>
        </w:rPr>
        <w:t xml:space="preserve">a </w:t>
      </w:r>
      <w:r w:rsidR="00ED3916" w:rsidRPr="002B5607">
        <w:rPr>
          <w:rFonts w:ascii="Times New Roman" w:hAnsi="Times New Roman" w:cs="Times New Roman"/>
          <w:sz w:val="24"/>
          <w:szCs w:val="24"/>
        </w:rPr>
        <w:t xml:space="preserve">trend was </w:t>
      </w:r>
      <w:r w:rsidR="001E33DE" w:rsidRPr="002B5607">
        <w:rPr>
          <w:rFonts w:ascii="Times New Roman" w:hAnsi="Times New Roman" w:cs="Times New Roman"/>
          <w:sz w:val="24"/>
          <w:szCs w:val="24"/>
        </w:rPr>
        <w:t xml:space="preserve">less </w:t>
      </w:r>
      <w:r w:rsidR="00ED3916" w:rsidRPr="002B5607">
        <w:rPr>
          <w:rFonts w:ascii="Times New Roman" w:hAnsi="Times New Roman" w:cs="Times New Roman"/>
          <w:sz w:val="24"/>
          <w:szCs w:val="24"/>
        </w:rPr>
        <w:t>discernible for cats.</w:t>
      </w:r>
    </w:p>
    <w:p w:rsidR="00A87C54" w:rsidRPr="002B5607" w:rsidRDefault="00A87C54" w:rsidP="00A87C54">
      <w:pPr>
        <w:spacing w:after="0" w:line="360" w:lineRule="auto"/>
        <w:jc w:val="both"/>
        <w:rPr>
          <w:rFonts w:ascii="Times New Roman" w:hAnsi="Times New Roman" w:cs="Times New Roman"/>
          <w:sz w:val="24"/>
          <w:szCs w:val="24"/>
        </w:rPr>
      </w:pPr>
    </w:p>
    <w:p w:rsidR="00BC0D37" w:rsidRPr="002B5607" w:rsidRDefault="00A87C54" w:rsidP="00A87C54">
      <w:pPr>
        <w:spacing w:after="0" w:line="360" w:lineRule="auto"/>
        <w:jc w:val="both"/>
        <w:rPr>
          <w:rFonts w:ascii="Times New Roman" w:hAnsi="Times New Roman" w:cs="Times New Roman"/>
          <w:b/>
          <w:sz w:val="24"/>
          <w:szCs w:val="24"/>
        </w:rPr>
      </w:pPr>
      <w:r w:rsidRPr="002B5607">
        <w:rPr>
          <w:rFonts w:ascii="Times New Roman" w:hAnsi="Times New Roman" w:cs="Times New Roman"/>
          <w:b/>
          <w:sz w:val="24"/>
          <w:szCs w:val="24"/>
        </w:rPr>
        <w:t xml:space="preserve">Laboratory-based investigations of </w:t>
      </w:r>
      <w:proofErr w:type="spellStart"/>
      <w:r w:rsidR="001812F1" w:rsidRPr="002B5607">
        <w:rPr>
          <w:rFonts w:ascii="Times New Roman" w:hAnsi="Times New Roman" w:cs="Times New Roman"/>
          <w:b/>
          <w:i/>
          <w:sz w:val="24"/>
          <w:szCs w:val="24"/>
        </w:rPr>
        <w:t>Bordetella</w:t>
      </w:r>
      <w:proofErr w:type="spellEnd"/>
      <w:r w:rsidR="001812F1" w:rsidRPr="002B5607">
        <w:rPr>
          <w:rFonts w:ascii="Times New Roman" w:hAnsi="Times New Roman" w:cs="Times New Roman"/>
          <w:b/>
          <w:i/>
          <w:sz w:val="24"/>
          <w:szCs w:val="24"/>
        </w:rPr>
        <w:t xml:space="preserve"> </w:t>
      </w:r>
      <w:proofErr w:type="spellStart"/>
      <w:r w:rsidR="001812F1" w:rsidRPr="002B5607">
        <w:rPr>
          <w:rFonts w:ascii="Times New Roman" w:hAnsi="Times New Roman" w:cs="Times New Roman"/>
          <w:b/>
          <w:i/>
          <w:sz w:val="24"/>
          <w:szCs w:val="24"/>
        </w:rPr>
        <w:t>bronchiseptica</w:t>
      </w:r>
      <w:proofErr w:type="spellEnd"/>
      <w:r w:rsidRPr="002B5607">
        <w:rPr>
          <w:rFonts w:ascii="Times New Roman" w:hAnsi="Times New Roman" w:cs="Times New Roman"/>
          <w:b/>
          <w:sz w:val="24"/>
          <w:szCs w:val="24"/>
        </w:rPr>
        <w:t xml:space="preserve"> in companion animals</w:t>
      </w:r>
    </w:p>
    <w:p w:rsidR="00BC0D37" w:rsidRPr="002B5607" w:rsidRDefault="00BC0D37" w:rsidP="00A87C54">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SAVSNET collated data from four participating UK-based veterinary diagnostic laboratories (VDL) between 1 January 2016 and 28 February 2019, with data being used to identify temporal and spatial trends in the proportion of respiratory sample submissions that tested positive (as interpreted by the VDL) for presence of </w:t>
      </w:r>
      <w:proofErr w:type="spellStart"/>
      <w:r w:rsidRPr="002B5607">
        <w:rPr>
          <w:rFonts w:ascii="Times New Roman" w:hAnsi="Times New Roman" w:cs="Times New Roman"/>
          <w:i/>
          <w:sz w:val="24"/>
          <w:szCs w:val="24"/>
        </w:rPr>
        <w:t>Bordetella</w:t>
      </w:r>
      <w:proofErr w:type="spellEnd"/>
      <w:r w:rsidRPr="002B5607">
        <w:rPr>
          <w:rFonts w:ascii="Times New Roman" w:hAnsi="Times New Roman" w:cs="Times New Roman"/>
          <w:i/>
          <w:sz w:val="24"/>
          <w:szCs w:val="24"/>
        </w:rPr>
        <w:t xml:space="preserve"> </w:t>
      </w:r>
      <w:proofErr w:type="spellStart"/>
      <w:r w:rsidRPr="002B5607">
        <w:rPr>
          <w:rFonts w:ascii="Times New Roman" w:hAnsi="Times New Roman" w:cs="Times New Roman"/>
          <w:i/>
          <w:sz w:val="24"/>
          <w:szCs w:val="24"/>
        </w:rPr>
        <w:t>bronchiseptica</w:t>
      </w:r>
      <w:proofErr w:type="spellEnd"/>
      <w:r w:rsidRPr="002B5607">
        <w:rPr>
          <w:rFonts w:ascii="Times New Roman" w:hAnsi="Times New Roman" w:cs="Times New Roman"/>
          <w:sz w:val="24"/>
          <w:szCs w:val="24"/>
        </w:rPr>
        <w:t xml:space="preserve"> (</w:t>
      </w:r>
      <w:r w:rsidRPr="002B5607">
        <w:rPr>
          <w:rFonts w:ascii="Times New Roman" w:hAnsi="Times New Roman" w:cs="Times New Roman"/>
          <w:i/>
          <w:sz w:val="24"/>
          <w:szCs w:val="24"/>
        </w:rPr>
        <w:t>B.</w:t>
      </w:r>
      <w:r w:rsidR="00833AC9">
        <w:rPr>
          <w:rFonts w:ascii="Times New Roman" w:hAnsi="Times New Roman" w:cs="Times New Roman"/>
          <w:i/>
          <w:sz w:val="24"/>
          <w:szCs w:val="24"/>
        </w:rPr>
        <w:t xml:space="preserve"> </w:t>
      </w:r>
      <w:proofErr w:type="spellStart"/>
      <w:r w:rsidRPr="002B5607">
        <w:rPr>
          <w:rFonts w:ascii="Times New Roman" w:hAnsi="Times New Roman" w:cs="Times New Roman"/>
          <w:i/>
          <w:sz w:val="24"/>
          <w:szCs w:val="24"/>
        </w:rPr>
        <w:t>bronchiseptica</w:t>
      </w:r>
      <w:proofErr w:type="spellEnd"/>
      <w:r w:rsidRPr="002B5607">
        <w:rPr>
          <w:rFonts w:ascii="Times New Roman" w:hAnsi="Times New Roman" w:cs="Times New Roman"/>
          <w:sz w:val="24"/>
          <w:szCs w:val="24"/>
        </w:rPr>
        <w:t xml:space="preserve">) </w:t>
      </w:r>
      <w:r w:rsidR="001D407A" w:rsidRPr="002B5607">
        <w:rPr>
          <w:rFonts w:ascii="Times New Roman" w:hAnsi="Times New Roman" w:cs="Times New Roman"/>
          <w:sz w:val="24"/>
          <w:szCs w:val="24"/>
        </w:rPr>
        <w:t>by quantitative polymerase chain reaction (qPCR) assay.</w:t>
      </w:r>
      <w:r w:rsidR="009806A9" w:rsidRPr="002B5607">
        <w:rPr>
          <w:rFonts w:ascii="Times New Roman" w:hAnsi="Times New Roman" w:cs="Times New Roman"/>
          <w:sz w:val="24"/>
          <w:szCs w:val="24"/>
        </w:rPr>
        <w:t xml:space="preserve"> In total there were 1,602 recorded canine and 801 </w:t>
      </w:r>
      <w:r w:rsidR="00B850F2" w:rsidRPr="002B5607">
        <w:rPr>
          <w:rFonts w:ascii="Times New Roman" w:hAnsi="Times New Roman" w:cs="Times New Roman"/>
          <w:sz w:val="24"/>
          <w:szCs w:val="24"/>
        </w:rPr>
        <w:t xml:space="preserve">recorded </w:t>
      </w:r>
      <w:r w:rsidR="009806A9" w:rsidRPr="002B5607">
        <w:rPr>
          <w:rFonts w:ascii="Times New Roman" w:hAnsi="Times New Roman" w:cs="Times New Roman"/>
          <w:sz w:val="24"/>
          <w:szCs w:val="24"/>
        </w:rPr>
        <w:t>feline tests completed, 14.5 per cent (</w:t>
      </w:r>
      <w:r w:rsidR="009806A9" w:rsidRPr="002B5607">
        <w:rPr>
          <w:rFonts w:ascii="Times New Roman" w:hAnsi="Times New Roman" w:cs="Times New Roman"/>
          <w:i/>
          <w:sz w:val="24"/>
          <w:szCs w:val="24"/>
        </w:rPr>
        <w:t>n</w:t>
      </w:r>
      <w:r w:rsidR="009806A9" w:rsidRPr="002B5607">
        <w:rPr>
          <w:rFonts w:ascii="Times New Roman" w:hAnsi="Times New Roman" w:cs="Times New Roman"/>
          <w:sz w:val="24"/>
          <w:szCs w:val="24"/>
        </w:rPr>
        <w:t>=233) and 4.9 per cent (</w:t>
      </w:r>
      <w:r w:rsidR="009806A9" w:rsidRPr="002B5607">
        <w:rPr>
          <w:rFonts w:ascii="Times New Roman" w:hAnsi="Times New Roman" w:cs="Times New Roman"/>
          <w:i/>
          <w:sz w:val="24"/>
          <w:szCs w:val="24"/>
        </w:rPr>
        <w:t>n</w:t>
      </w:r>
      <w:r w:rsidR="009806A9" w:rsidRPr="002B5607">
        <w:rPr>
          <w:rFonts w:ascii="Times New Roman" w:hAnsi="Times New Roman" w:cs="Times New Roman"/>
          <w:sz w:val="24"/>
          <w:szCs w:val="24"/>
        </w:rPr>
        <w:t>=39) testing positive respectively.</w:t>
      </w:r>
    </w:p>
    <w:p w:rsidR="00850E2D" w:rsidRPr="002B5607" w:rsidRDefault="00850E2D" w:rsidP="00A87C54">
      <w:pPr>
        <w:spacing w:after="0" w:line="360" w:lineRule="auto"/>
        <w:jc w:val="both"/>
        <w:rPr>
          <w:rFonts w:ascii="Times New Roman" w:hAnsi="Times New Roman" w:cs="Times New Roman"/>
          <w:sz w:val="24"/>
          <w:szCs w:val="24"/>
        </w:rPr>
      </w:pPr>
    </w:p>
    <w:p w:rsidR="00187683" w:rsidRDefault="00850E2D" w:rsidP="00A87C54">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Over the three years</w:t>
      </w:r>
      <w:r w:rsidR="00404591" w:rsidRPr="002B5607">
        <w:rPr>
          <w:rFonts w:ascii="Times New Roman" w:hAnsi="Times New Roman" w:cs="Times New Roman"/>
          <w:sz w:val="24"/>
          <w:szCs w:val="24"/>
        </w:rPr>
        <w:t xml:space="preserve">, </w:t>
      </w:r>
      <w:r w:rsidR="001E33DE" w:rsidRPr="002B5607">
        <w:rPr>
          <w:rFonts w:ascii="Times New Roman" w:hAnsi="Times New Roman" w:cs="Times New Roman"/>
          <w:sz w:val="24"/>
          <w:szCs w:val="24"/>
        </w:rPr>
        <w:t>the proportion of positive results was</w:t>
      </w:r>
      <w:r w:rsidR="00404591" w:rsidRPr="002B5607">
        <w:rPr>
          <w:rFonts w:ascii="Times New Roman" w:hAnsi="Times New Roman" w:cs="Times New Roman"/>
          <w:sz w:val="24"/>
          <w:szCs w:val="24"/>
        </w:rPr>
        <w:t xml:space="preserve"> relatively static (Fig.3). </w:t>
      </w:r>
      <w:r w:rsidR="007874E2" w:rsidRPr="002B5607">
        <w:rPr>
          <w:rFonts w:ascii="Times New Roman" w:hAnsi="Times New Roman" w:cs="Times New Roman"/>
          <w:sz w:val="24"/>
          <w:szCs w:val="24"/>
        </w:rPr>
        <w:t xml:space="preserve">For both dogs and cats, a greater proportion of tests completed in winter </w:t>
      </w:r>
      <w:r w:rsidR="001E33DE" w:rsidRPr="002B5607">
        <w:rPr>
          <w:rFonts w:ascii="Times New Roman" w:hAnsi="Times New Roman" w:cs="Times New Roman"/>
          <w:sz w:val="24"/>
          <w:szCs w:val="24"/>
        </w:rPr>
        <w:t>were</w:t>
      </w:r>
      <w:r w:rsidR="007874E2" w:rsidRPr="002B5607">
        <w:rPr>
          <w:rFonts w:ascii="Times New Roman" w:hAnsi="Times New Roman" w:cs="Times New Roman"/>
          <w:sz w:val="24"/>
          <w:szCs w:val="24"/>
        </w:rPr>
        <w:t xml:space="preserve"> positive (dogs: 17.3 per cent; cats: 7.6 per cent), followed by </w:t>
      </w:r>
      <w:r w:rsidR="0041305E" w:rsidRPr="002B5607">
        <w:rPr>
          <w:rFonts w:ascii="Times New Roman" w:hAnsi="Times New Roman" w:cs="Times New Roman"/>
          <w:sz w:val="24"/>
          <w:szCs w:val="24"/>
        </w:rPr>
        <w:t xml:space="preserve">summer (dogs: 14.1 per cent; cats: 4.7 per cent), autumn (dogs: 13.6 per cent; cats: 3.8 per cent) and spring (dogs: 12.9 per cent; cats: 2.8 per cent). </w:t>
      </w:r>
      <w:r w:rsidR="00714E0D" w:rsidRPr="002B5607">
        <w:rPr>
          <w:rFonts w:ascii="Times New Roman" w:hAnsi="Times New Roman" w:cs="Times New Roman"/>
          <w:sz w:val="24"/>
          <w:szCs w:val="24"/>
        </w:rPr>
        <w:t xml:space="preserve">Due to a low number of </w:t>
      </w:r>
      <w:r w:rsidR="00BE6AF9" w:rsidRPr="002B5607">
        <w:rPr>
          <w:rFonts w:ascii="Times New Roman" w:hAnsi="Times New Roman" w:cs="Times New Roman"/>
          <w:sz w:val="24"/>
          <w:szCs w:val="24"/>
        </w:rPr>
        <w:t>feline positive results, spatial trend</w:t>
      </w:r>
      <w:r w:rsidR="001E33DE" w:rsidRPr="002B5607">
        <w:rPr>
          <w:rFonts w:ascii="Times New Roman" w:hAnsi="Times New Roman" w:cs="Times New Roman"/>
          <w:sz w:val="24"/>
          <w:szCs w:val="24"/>
        </w:rPr>
        <w:t xml:space="preserve">s </w:t>
      </w:r>
      <w:proofErr w:type="gramStart"/>
      <w:r w:rsidR="001E33DE" w:rsidRPr="002B5607">
        <w:rPr>
          <w:rFonts w:ascii="Times New Roman" w:hAnsi="Times New Roman" w:cs="Times New Roman"/>
          <w:sz w:val="24"/>
          <w:szCs w:val="24"/>
        </w:rPr>
        <w:t>were</w:t>
      </w:r>
      <w:r w:rsidR="00BE6AF9" w:rsidRPr="002B5607">
        <w:rPr>
          <w:rFonts w:ascii="Times New Roman" w:hAnsi="Times New Roman" w:cs="Times New Roman"/>
          <w:sz w:val="24"/>
          <w:szCs w:val="24"/>
        </w:rPr>
        <w:t xml:space="preserve"> examined</w:t>
      </w:r>
      <w:proofErr w:type="gramEnd"/>
      <w:r w:rsidR="00BE6AF9" w:rsidRPr="002B5607">
        <w:rPr>
          <w:rFonts w:ascii="Times New Roman" w:hAnsi="Times New Roman" w:cs="Times New Roman"/>
          <w:sz w:val="24"/>
          <w:szCs w:val="24"/>
        </w:rPr>
        <w:t xml:space="preserve"> for dogs alone.</w:t>
      </w:r>
      <w:r w:rsidR="004F743B" w:rsidRPr="002B5607">
        <w:rPr>
          <w:rFonts w:ascii="Times New Roman" w:hAnsi="Times New Roman" w:cs="Times New Roman"/>
          <w:sz w:val="24"/>
          <w:szCs w:val="24"/>
        </w:rPr>
        <w:t xml:space="preserve"> Collating all tests </w:t>
      </w:r>
      <w:r w:rsidR="001E33DE" w:rsidRPr="002B5607">
        <w:rPr>
          <w:rFonts w:ascii="Times New Roman" w:hAnsi="Times New Roman" w:cs="Times New Roman"/>
          <w:sz w:val="24"/>
          <w:szCs w:val="24"/>
        </w:rPr>
        <w:t>from</w:t>
      </w:r>
      <w:r w:rsidR="004F743B" w:rsidRPr="002B5607">
        <w:rPr>
          <w:rFonts w:ascii="Times New Roman" w:hAnsi="Times New Roman" w:cs="Times New Roman"/>
          <w:sz w:val="24"/>
          <w:szCs w:val="24"/>
        </w:rPr>
        <w:t xml:space="preserve"> 2016 </w:t>
      </w:r>
      <w:r w:rsidR="001E33DE" w:rsidRPr="002B5607">
        <w:rPr>
          <w:rFonts w:ascii="Times New Roman" w:hAnsi="Times New Roman" w:cs="Times New Roman"/>
          <w:sz w:val="24"/>
          <w:szCs w:val="24"/>
        </w:rPr>
        <w:t>to</w:t>
      </w:r>
      <w:r w:rsidR="004F743B" w:rsidRPr="002B5607">
        <w:rPr>
          <w:rFonts w:ascii="Times New Roman" w:hAnsi="Times New Roman" w:cs="Times New Roman"/>
          <w:sz w:val="24"/>
          <w:szCs w:val="24"/>
        </w:rPr>
        <w:t xml:space="preserve"> 2019, though varied coverage should be considered, both areas of relatively high and low positive test proportions were revealed in postcode areas for which we hold relatively high volumes of data (</w:t>
      </w:r>
      <w:r w:rsidR="002B11C3" w:rsidRPr="002B5607">
        <w:rPr>
          <w:rFonts w:ascii="Times New Roman" w:hAnsi="Times New Roman" w:cs="Times New Roman"/>
          <w:sz w:val="24"/>
          <w:szCs w:val="24"/>
        </w:rPr>
        <w:t>low standard error)</w:t>
      </w:r>
      <w:r w:rsidR="00A75862" w:rsidRPr="002B5607">
        <w:rPr>
          <w:rFonts w:ascii="Times New Roman" w:hAnsi="Times New Roman" w:cs="Times New Roman"/>
          <w:sz w:val="24"/>
          <w:szCs w:val="24"/>
        </w:rPr>
        <w:t xml:space="preserve">; this </w:t>
      </w:r>
      <w:r w:rsidR="002B11C3" w:rsidRPr="002B5607">
        <w:rPr>
          <w:rFonts w:ascii="Times New Roman" w:hAnsi="Times New Roman" w:cs="Times New Roman"/>
          <w:sz w:val="24"/>
          <w:szCs w:val="24"/>
        </w:rPr>
        <w:t>suggest</w:t>
      </w:r>
      <w:r w:rsidR="00A75862" w:rsidRPr="002B5607">
        <w:rPr>
          <w:rFonts w:ascii="Times New Roman" w:hAnsi="Times New Roman" w:cs="Times New Roman"/>
          <w:sz w:val="24"/>
          <w:szCs w:val="24"/>
        </w:rPr>
        <w:t>s</w:t>
      </w:r>
      <w:r w:rsidR="002B11C3" w:rsidRPr="002B5607">
        <w:rPr>
          <w:rFonts w:ascii="Times New Roman" w:hAnsi="Times New Roman" w:cs="Times New Roman"/>
          <w:sz w:val="24"/>
          <w:szCs w:val="24"/>
        </w:rPr>
        <w:t xml:space="preserve"> variable </w:t>
      </w:r>
      <w:r w:rsidR="002B11C3" w:rsidRPr="002B5607">
        <w:rPr>
          <w:rFonts w:ascii="Times New Roman" w:hAnsi="Times New Roman" w:cs="Times New Roman"/>
          <w:i/>
          <w:sz w:val="24"/>
          <w:szCs w:val="24"/>
        </w:rPr>
        <w:t>B.</w:t>
      </w:r>
      <w:r w:rsidR="00EB41B1">
        <w:rPr>
          <w:rFonts w:ascii="Times New Roman" w:hAnsi="Times New Roman" w:cs="Times New Roman"/>
          <w:i/>
          <w:sz w:val="24"/>
          <w:szCs w:val="24"/>
        </w:rPr>
        <w:t xml:space="preserve"> </w:t>
      </w:r>
      <w:proofErr w:type="spellStart"/>
      <w:r w:rsidR="002B11C3" w:rsidRPr="002B5607">
        <w:rPr>
          <w:rFonts w:ascii="Times New Roman" w:hAnsi="Times New Roman" w:cs="Times New Roman"/>
          <w:i/>
          <w:sz w:val="24"/>
          <w:szCs w:val="24"/>
        </w:rPr>
        <w:t>bronchiseptica</w:t>
      </w:r>
      <w:proofErr w:type="spellEnd"/>
      <w:r w:rsidR="002B11C3" w:rsidRPr="002B5607">
        <w:rPr>
          <w:rFonts w:ascii="Times New Roman" w:hAnsi="Times New Roman" w:cs="Times New Roman"/>
          <w:sz w:val="24"/>
          <w:szCs w:val="24"/>
        </w:rPr>
        <w:t xml:space="preserve"> infection risk in different regions of the country (Fig.4).</w:t>
      </w:r>
      <w:r w:rsidR="000A3230" w:rsidRPr="002B5607">
        <w:rPr>
          <w:rFonts w:ascii="Times New Roman" w:hAnsi="Times New Roman" w:cs="Times New Roman"/>
          <w:sz w:val="24"/>
          <w:szCs w:val="24"/>
        </w:rPr>
        <w:t xml:space="preserve"> To our knowledge it has been many years since </w:t>
      </w:r>
      <w:r w:rsidR="000A3230" w:rsidRPr="002B5607">
        <w:rPr>
          <w:rFonts w:ascii="Times New Roman" w:hAnsi="Times New Roman" w:cs="Times New Roman"/>
          <w:i/>
          <w:sz w:val="24"/>
          <w:szCs w:val="24"/>
        </w:rPr>
        <w:t>B.</w:t>
      </w:r>
      <w:r w:rsidR="00EB41B1">
        <w:rPr>
          <w:rFonts w:ascii="Times New Roman" w:hAnsi="Times New Roman" w:cs="Times New Roman"/>
          <w:i/>
          <w:sz w:val="24"/>
          <w:szCs w:val="24"/>
        </w:rPr>
        <w:t xml:space="preserve"> </w:t>
      </w:r>
      <w:proofErr w:type="spellStart"/>
      <w:r w:rsidR="000A3230" w:rsidRPr="002B5607">
        <w:rPr>
          <w:rFonts w:ascii="Times New Roman" w:hAnsi="Times New Roman" w:cs="Times New Roman"/>
          <w:i/>
          <w:sz w:val="24"/>
          <w:szCs w:val="24"/>
        </w:rPr>
        <w:t>bronchiseptica</w:t>
      </w:r>
      <w:proofErr w:type="spellEnd"/>
      <w:r w:rsidR="000A3230" w:rsidRPr="002B5607">
        <w:rPr>
          <w:rFonts w:ascii="Times New Roman" w:hAnsi="Times New Roman" w:cs="Times New Roman"/>
          <w:sz w:val="24"/>
          <w:szCs w:val="24"/>
        </w:rPr>
        <w:t xml:space="preserve"> infection has been surveyed in companion animals in the UK</w:t>
      </w:r>
      <w:r w:rsidR="00F165EF" w:rsidRPr="002B5607">
        <w:rPr>
          <w:rFonts w:ascii="Times New Roman" w:hAnsi="Times New Roman" w:cs="Times New Roman"/>
          <w:sz w:val="24"/>
          <w:szCs w:val="24"/>
        </w:rPr>
        <w:t>, though</w:t>
      </w:r>
      <w:r w:rsidR="000A3230" w:rsidRPr="002B5607">
        <w:rPr>
          <w:rFonts w:ascii="Times New Roman" w:hAnsi="Times New Roman" w:cs="Times New Roman"/>
          <w:sz w:val="24"/>
          <w:szCs w:val="24"/>
        </w:rPr>
        <w:t xml:space="preserve"> </w:t>
      </w:r>
      <w:r w:rsidR="00F165EF" w:rsidRPr="002B5607">
        <w:rPr>
          <w:rFonts w:ascii="Times New Roman" w:hAnsi="Times New Roman" w:cs="Times New Roman"/>
          <w:sz w:val="24"/>
          <w:szCs w:val="24"/>
        </w:rPr>
        <w:t>a</w:t>
      </w:r>
      <w:r w:rsidR="000A3230" w:rsidRPr="002B5607">
        <w:rPr>
          <w:rFonts w:ascii="Times New Roman" w:hAnsi="Times New Roman" w:cs="Times New Roman"/>
          <w:sz w:val="24"/>
          <w:szCs w:val="24"/>
        </w:rPr>
        <w:t xml:space="preserve"> 2005 European-wide survey of cats in catteries found a comparative (5 per </w:t>
      </w:r>
      <w:r w:rsidR="000A3230" w:rsidRPr="002B5607">
        <w:rPr>
          <w:rFonts w:ascii="Times New Roman" w:hAnsi="Times New Roman" w:cs="Times New Roman"/>
          <w:sz w:val="24"/>
          <w:szCs w:val="24"/>
        </w:rPr>
        <w:lastRenderedPageBreak/>
        <w:t xml:space="preserve">cent) </w:t>
      </w:r>
      <w:r w:rsidR="00F165EF" w:rsidRPr="002B5607">
        <w:rPr>
          <w:rFonts w:ascii="Times New Roman" w:hAnsi="Times New Roman" w:cs="Times New Roman"/>
          <w:i/>
          <w:sz w:val="24"/>
          <w:szCs w:val="24"/>
        </w:rPr>
        <w:t>B.</w:t>
      </w:r>
      <w:r w:rsidR="00EB41B1">
        <w:rPr>
          <w:rFonts w:ascii="Times New Roman" w:hAnsi="Times New Roman" w:cs="Times New Roman"/>
          <w:i/>
          <w:sz w:val="24"/>
          <w:szCs w:val="24"/>
        </w:rPr>
        <w:t xml:space="preserve"> </w:t>
      </w:r>
      <w:proofErr w:type="spellStart"/>
      <w:r w:rsidR="00F165EF" w:rsidRPr="002B5607">
        <w:rPr>
          <w:rFonts w:ascii="Times New Roman" w:hAnsi="Times New Roman" w:cs="Times New Roman"/>
          <w:i/>
          <w:sz w:val="24"/>
          <w:szCs w:val="24"/>
        </w:rPr>
        <w:t>bronchiseptica</w:t>
      </w:r>
      <w:proofErr w:type="spellEnd"/>
      <w:r w:rsidR="00F165EF" w:rsidRPr="002B5607">
        <w:rPr>
          <w:rFonts w:ascii="Times New Roman" w:hAnsi="Times New Roman" w:cs="Times New Roman"/>
          <w:sz w:val="24"/>
          <w:szCs w:val="24"/>
        </w:rPr>
        <w:t xml:space="preserve"> </w:t>
      </w:r>
      <w:r w:rsidR="000A3230" w:rsidRPr="002B5607">
        <w:rPr>
          <w:rFonts w:ascii="Times New Roman" w:hAnsi="Times New Roman" w:cs="Times New Roman"/>
          <w:sz w:val="24"/>
          <w:szCs w:val="24"/>
        </w:rPr>
        <w:t xml:space="preserve">prevalence in cats suffering from upper respiratory tract disease </w:t>
      </w:r>
      <w:r w:rsidR="00F165EF" w:rsidRPr="002B5607">
        <w:rPr>
          <w:rFonts w:ascii="Times New Roman" w:hAnsi="Times New Roman" w:cs="Times New Roman"/>
          <w:sz w:val="24"/>
          <w:szCs w:val="24"/>
        </w:rPr>
        <w:fldChar w:fldCharType="begin">
          <w:fldData xml:space="preserve">PEVuZE5vdGU+PENpdGU+PEF1dGhvcj5IZWxwczwvQXV0aG9yPjxZZWFyPjIwMDU8L1llYXI+PFJl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</w:fldData>
        </w:fldChar>
      </w:r>
      <w:r w:rsidR="00F165EF" w:rsidRPr="002B5607">
        <w:rPr>
          <w:rFonts w:ascii="Times New Roman" w:hAnsi="Times New Roman" w:cs="Times New Roman"/>
          <w:sz w:val="24"/>
          <w:szCs w:val="24"/>
        </w:rPr>
        <w:instrText xml:space="preserve"> ADDIN EN.CITE </w:instrText>
      </w:r>
      <w:r w:rsidR="00F165EF" w:rsidRPr="002B5607">
        <w:rPr>
          <w:rFonts w:ascii="Times New Roman" w:hAnsi="Times New Roman" w:cs="Times New Roman"/>
          <w:sz w:val="24"/>
          <w:szCs w:val="24"/>
        </w:rPr>
        <w:fldChar w:fldCharType="begin">
          <w:fldData xml:space="preserve">PEVuZE5vdGU+PENpdGU+PEF1dGhvcj5IZWxwczwvQXV0aG9yPjxZZWFyPjIwMDU8L1llYXI+PFJl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</w:fldData>
        </w:fldChar>
      </w:r>
      <w:r w:rsidR="00F165EF" w:rsidRPr="002B5607">
        <w:rPr>
          <w:rFonts w:ascii="Times New Roman" w:hAnsi="Times New Roman" w:cs="Times New Roman"/>
          <w:sz w:val="24"/>
          <w:szCs w:val="24"/>
        </w:rPr>
        <w:instrText xml:space="preserve"> ADDIN EN.CITE.DATA </w:instrText>
      </w:r>
      <w:r w:rsidR="00F165EF" w:rsidRPr="002B5607">
        <w:rPr>
          <w:rFonts w:ascii="Times New Roman" w:hAnsi="Times New Roman" w:cs="Times New Roman"/>
          <w:sz w:val="24"/>
          <w:szCs w:val="24"/>
        </w:rPr>
      </w:r>
      <w:r w:rsidR="00F165EF" w:rsidRPr="002B5607">
        <w:rPr>
          <w:rFonts w:ascii="Times New Roman" w:hAnsi="Times New Roman" w:cs="Times New Roman"/>
          <w:sz w:val="24"/>
          <w:szCs w:val="24"/>
        </w:rPr>
        <w:fldChar w:fldCharType="end"/>
      </w:r>
      <w:r w:rsidR="00F165EF" w:rsidRPr="002B5607">
        <w:rPr>
          <w:rFonts w:ascii="Times New Roman" w:hAnsi="Times New Roman" w:cs="Times New Roman"/>
          <w:sz w:val="24"/>
          <w:szCs w:val="24"/>
        </w:rPr>
      </w:r>
      <w:r w:rsidR="00F165EF" w:rsidRPr="002B5607">
        <w:rPr>
          <w:rFonts w:ascii="Times New Roman" w:hAnsi="Times New Roman" w:cs="Times New Roman"/>
          <w:sz w:val="24"/>
          <w:szCs w:val="24"/>
        </w:rPr>
        <w:fldChar w:fldCharType="separate"/>
      </w:r>
      <w:r w:rsidR="00F165EF" w:rsidRPr="002B5607">
        <w:rPr>
          <w:rFonts w:ascii="Times New Roman" w:hAnsi="Times New Roman" w:cs="Times New Roman"/>
          <w:noProof/>
          <w:sz w:val="24"/>
          <w:szCs w:val="24"/>
        </w:rPr>
        <w:t>(Helps and others 2005)</w:t>
      </w:r>
      <w:r w:rsidR="00F165EF" w:rsidRPr="002B5607">
        <w:rPr>
          <w:rFonts w:ascii="Times New Roman" w:hAnsi="Times New Roman" w:cs="Times New Roman"/>
          <w:sz w:val="24"/>
          <w:szCs w:val="24"/>
        </w:rPr>
        <w:fldChar w:fldCharType="end"/>
      </w:r>
      <w:r w:rsidR="00F165EF" w:rsidRPr="002B5607">
        <w:rPr>
          <w:rFonts w:ascii="Times New Roman" w:hAnsi="Times New Roman" w:cs="Times New Roman"/>
          <w:sz w:val="24"/>
          <w:szCs w:val="24"/>
        </w:rPr>
        <w:t>.</w:t>
      </w:r>
    </w:p>
    <w:p w:rsidR="00A87C54" w:rsidRDefault="00A87C54" w:rsidP="00A87C54">
      <w:pPr>
        <w:spacing w:after="0" w:line="360" w:lineRule="auto"/>
        <w:jc w:val="both"/>
        <w:rPr>
          <w:rFonts w:ascii="Times New Roman" w:hAnsi="Times New Roman" w:cs="Times New Roman"/>
          <w:sz w:val="24"/>
          <w:szCs w:val="24"/>
        </w:rPr>
      </w:pPr>
    </w:p>
    <w:p w:rsidR="001F6B8C" w:rsidRPr="00B90673" w:rsidRDefault="001F6B8C" w:rsidP="00A87C54">
      <w:pPr>
        <w:spacing w:after="0" w:line="360" w:lineRule="auto"/>
        <w:jc w:val="both"/>
        <w:rPr>
          <w:rFonts w:ascii="Times New Roman" w:hAnsi="Times New Roman" w:cs="Times New Roman"/>
          <w:b/>
          <w:sz w:val="24"/>
          <w:szCs w:val="24"/>
        </w:rPr>
      </w:pPr>
      <w:r w:rsidRPr="00B90673">
        <w:rPr>
          <w:rFonts w:ascii="Times New Roman" w:hAnsi="Times New Roman" w:cs="Times New Roman"/>
          <w:b/>
          <w:sz w:val="24"/>
          <w:szCs w:val="24"/>
        </w:rPr>
        <w:t xml:space="preserve">Update on </w:t>
      </w:r>
      <w:r w:rsidR="00F2030C" w:rsidRPr="00B90673">
        <w:rPr>
          <w:rFonts w:ascii="Times New Roman" w:hAnsi="Times New Roman" w:cs="Times New Roman"/>
          <w:b/>
          <w:sz w:val="24"/>
          <w:szCs w:val="24"/>
        </w:rPr>
        <w:t>main presenting complaint</w:t>
      </w:r>
      <w:r w:rsidRPr="00B90673">
        <w:rPr>
          <w:rFonts w:ascii="Times New Roman" w:hAnsi="Times New Roman" w:cs="Times New Roman"/>
          <w:b/>
          <w:sz w:val="24"/>
          <w:szCs w:val="24"/>
        </w:rPr>
        <w:t xml:space="preserve"> temporal trends in companion animals</w:t>
      </w:r>
    </w:p>
    <w:p w:rsidR="00915BFB" w:rsidRPr="00B90673" w:rsidRDefault="004C3CBE" w:rsidP="00A87C54">
      <w:pPr>
        <w:spacing w:after="0" w:line="360" w:lineRule="auto"/>
        <w:jc w:val="both"/>
        <w:rPr>
          <w:rFonts w:ascii="Times New Roman" w:hAnsi="Times New Roman" w:cs="Times New Roman"/>
          <w:sz w:val="24"/>
          <w:szCs w:val="24"/>
        </w:rPr>
      </w:pPr>
      <w:r w:rsidRPr="00B90673">
        <w:rPr>
          <w:rFonts w:ascii="Times New Roman" w:hAnsi="Times New Roman" w:cs="Times New Roman"/>
          <w:sz w:val="24"/>
          <w:szCs w:val="24"/>
        </w:rPr>
        <w:t xml:space="preserve">An observed prevalence time series for three key main presenting complaints (pruritus, gastroenteric and respiratory) from </w:t>
      </w:r>
      <w:r w:rsidR="00B90673">
        <w:rPr>
          <w:rFonts w:ascii="Times New Roman" w:hAnsi="Times New Roman" w:cs="Times New Roman"/>
          <w:sz w:val="24"/>
          <w:szCs w:val="24"/>
        </w:rPr>
        <w:t>February</w:t>
      </w:r>
      <w:r w:rsidRPr="00B90673">
        <w:rPr>
          <w:rFonts w:ascii="Times New Roman" w:hAnsi="Times New Roman" w:cs="Times New Roman"/>
          <w:sz w:val="24"/>
          <w:szCs w:val="24"/>
        </w:rPr>
        <w:t xml:space="preserve"> 201</w:t>
      </w:r>
      <w:r w:rsidR="00B90673">
        <w:rPr>
          <w:rFonts w:ascii="Times New Roman" w:hAnsi="Times New Roman" w:cs="Times New Roman"/>
          <w:sz w:val="24"/>
          <w:szCs w:val="24"/>
        </w:rPr>
        <w:t>7</w:t>
      </w:r>
      <w:r w:rsidRPr="00B90673">
        <w:rPr>
          <w:rFonts w:ascii="Times New Roman" w:hAnsi="Times New Roman" w:cs="Times New Roman"/>
          <w:sz w:val="24"/>
          <w:szCs w:val="24"/>
        </w:rPr>
        <w:t xml:space="preserve"> to </w:t>
      </w:r>
      <w:r w:rsidR="00B90673">
        <w:rPr>
          <w:rFonts w:ascii="Times New Roman" w:hAnsi="Times New Roman" w:cs="Times New Roman"/>
          <w:sz w:val="24"/>
          <w:szCs w:val="24"/>
        </w:rPr>
        <w:t>February</w:t>
      </w:r>
      <w:r w:rsidRPr="00B90673">
        <w:rPr>
          <w:rFonts w:ascii="Times New Roman" w:hAnsi="Times New Roman" w:cs="Times New Roman"/>
          <w:sz w:val="24"/>
          <w:szCs w:val="24"/>
        </w:rPr>
        <w:t xml:space="preserve"> 201</w:t>
      </w:r>
      <w:r w:rsidR="00B90673">
        <w:rPr>
          <w:rFonts w:ascii="Times New Roman" w:hAnsi="Times New Roman" w:cs="Times New Roman"/>
          <w:sz w:val="24"/>
          <w:szCs w:val="24"/>
        </w:rPr>
        <w:t>9</w:t>
      </w:r>
      <w:r w:rsidRPr="00B90673">
        <w:rPr>
          <w:rFonts w:ascii="Times New Roman" w:hAnsi="Times New Roman" w:cs="Times New Roman"/>
          <w:sz w:val="24"/>
          <w:szCs w:val="24"/>
        </w:rPr>
        <w:t xml:space="preserve"> </w:t>
      </w:r>
      <w:proofErr w:type="gramStart"/>
      <w:r w:rsidR="005E6C55">
        <w:rPr>
          <w:rFonts w:ascii="Times New Roman" w:hAnsi="Times New Roman" w:cs="Times New Roman"/>
          <w:sz w:val="24"/>
          <w:szCs w:val="24"/>
        </w:rPr>
        <w:t>is</w:t>
      </w:r>
      <w:r w:rsidRPr="00B90673">
        <w:rPr>
          <w:rFonts w:ascii="Times New Roman" w:hAnsi="Times New Roman" w:cs="Times New Roman"/>
          <w:sz w:val="24"/>
          <w:szCs w:val="24"/>
        </w:rPr>
        <w:t xml:space="preserve"> shown</w:t>
      </w:r>
      <w:proofErr w:type="gramEnd"/>
      <w:r w:rsidRPr="00B90673">
        <w:rPr>
          <w:rFonts w:ascii="Times New Roman" w:hAnsi="Times New Roman" w:cs="Times New Roman"/>
          <w:sz w:val="24"/>
          <w:szCs w:val="24"/>
        </w:rPr>
        <w:t xml:space="preserve"> in Figure 5</w:t>
      </w:r>
      <w:r w:rsidR="00C544F6" w:rsidRPr="00B90673">
        <w:rPr>
          <w:rFonts w:ascii="Times New Roman" w:hAnsi="Times New Roman" w:cs="Times New Roman"/>
          <w:sz w:val="24"/>
          <w:szCs w:val="24"/>
        </w:rPr>
        <w:t xml:space="preserve">, together with a seasonal trend line (dark grey line). </w:t>
      </w:r>
      <w:r w:rsidR="005B7E58" w:rsidRPr="00B90673">
        <w:rPr>
          <w:rFonts w:ascii="Times New Roman" w:hAnsi="Times New Roman" w:cs="Times New Roman"/>
          <w:sz w:val="24"/>
          <w:szCs w:val="24"/>
        </w:rPr>
        <w:t>The trend line was calculated using a Bayesian binomial generalised linear model trained on weekly prevalence between 2014 and 201</w:t>
      </w:r>
      <w:r w:rsidR="00EE113A">
        <w:rPr>
          <w:rFonts w:ascii="Times New Roman" w:hAnsi="Times New Roman" w:cs="Times New Roman"/>
          <w:sz w:val="24"/>
          <w:szCs w:val="24"/>
        </w:rPr>
        <w:t>9</w:t>
      </w:r>
      <w:r w:rsidR="005B7E58" w:rsidRPr="00B90673">
        <w:rPr>
          <w:rFonts w:ascii="Times New Roman" w:hAnsi="Times New Roman" w:cs="Times New Roman"/>
          <w:sz w:val="24"/>
          <w:szCs w:val="24"/>
        </w:rPr>
        <w:t>, as fully described previously</w:t>
      </w:r>
      <w:r w:rsidR="00080ABE" w:rsidRPr="00B90673">
        <w:rPr>
          <w:rFonts w:ascii="Times New Roman" w:hAnsi="Times New Roman" w:cs="Times New Roman"/>
          <w:sz w:val="24"/>
          <w:szCs w:val="24"/>
        </w:rPr>
        <w:t xml:space="preserve"> </w:t>
      </w:r>
      <w:r w:rsidR="00080ABE" w:rsidRPr="00B90673">
        <w:rPr>
          <w:rFonts w:ascii="Times New Roman" w:hAnsi="Times New Roman" w:cs="Times New Roman"/>
          <w:sz w:val="24"/>
          <w:szCs w:val="24"/>
        </w:rPr>
        <w:fldChar w:fldCharType="begin"/>
      </w:r>
      <w:r w:rsidR="00C15B3E" w:rsidRPr="00B90673">
        <w:rPr>
          <w:rFonts w:ascii="Times New Roman" w:hAnsi="Times New Roman" w:cs="Times New Roman"/>
          <w:sz w:val="24"/>
          <w:szCs w:val="24"/>
        </w:rPr>
        <w:instrText xml:space="preserve"> ADDIN EN.CITE &lt;EndNote&gt;&lt;Cite&gt;&lt;Author&gt;Arsevska&lt;/Author&gt;&lt;Year&gt;2018&lt;/Year&gt;&lt;RecNum&gt;61&lt;/RecNum&gt;&lt;DisplayText&gt;(Arsevska and others 2018b)&lt;/DisplayText&gt;&lt;record&gt;&lt;rec-number&gt;61&lt;/rec-number&gt;&lt;foreign-keys&gt;&lt;key app="EN" db-id="ttdsw9vx3a9rebe25xrxde9nvfd5z0sdsfdz" timestamp="1535457009"&gt;61&lt;/key&gt;&lt;/foreign-keys&gt;&lt;ref-type name="Journal Article"&gt;17&lt;/ref-type&gt;&lt;contributors&gt;&lt;authors&gt;&lt;author&gt;Arsevska, E.&lt;/author&gt;&lt;author&gt;Singleton, D. A.&lt;/author&gt;&lt;author&gt;Jewell, C.&lt;/author&gt;&lt;author&gt;Paterson, S.&lt;/author&gt;&lt;author&gt;Jones, P. H.&lt;/author&gt;&lt;author&gt;Smyth, S.&lt;/author&gt;&lt;author&gt;Brant, B.&lt;/author&gt;&lt;author&gt;Dawson, S.&lt;/author&gt;&lt;author&gt;Noble, P. J. M.&lt;/author&gt;&lt;author&gt;Sanchez-Vizcaino, F.&lt;/author&gt;&lt;author&gt;Radford, A. D.&lt;/author&gt;&lt;/authors&gt;&lt;/contributors&gt;&lt;auth-address&gt;Institute of Infection and Global Health e.arsevska@liverpool.ac.uk.&amp;#xD;Institute of Infection and Global Health.&amp;#xD;Lancaster Medical School, Lancaster University, Furness Building, Lancaster LA1 4YG, UK.&amp;#xD;Rutland House Referrals, Abbotsfield Road, St Helens WA9 4HU, UK.&amp;#xD;Institute of Veterinary Science, University of Liverpool, Leahurst Campus, Neston CH64 7TE, UK.&amp;#xD;University of Bristol, Churchill Building, Langford Campus, Bristol BS40 5DU, UK.&lt;/auth-address&gt;&lt;titles&gt;&lt;title&gt;Small animal disease surveillance: pruritus and Pseudomonas skin infections&lt;/title&gt;&lt;secondary-title&gt;Vet Rec&lt;/secondary-title&gt;&lt;/titles&gt;&lt;periodical&gt;&lt;full-title&gt;Vet Rec&lt;/full-title&gt;&lt;/periodical&gt;&lt;pages&gt;182-187&lt;/pages&gt;&lt;volume&gt;183&lt;/volume&gt;&lt;number&gt;6&lt;/number&gt;&lt;dates&gt;&lt;year&gt;2018&lt;/year&gt;&lt;pub-dates&gt;&lt;date&gt;Aug 11&lt;/date&gt;&lt;/pub-dates&gt;&lt;/dates&gt;&lt;isbn&gt;2042-7670 (Electronic)&amp;#xD;0042-4900 (Linking)&lt;/isbn&gt;&lt;accession-num&gt;30093432&lt;/accession-num&gt;&lt;urls&gt;&lt;related-urls&gt;&lt;url&gt;http://www.ncbi.nlm.nih.gov/pubmed/30093432&lt;/url&gt;&lt;/related-urls&gt;&lt;/urls&gt;&lt;electronic-resource-num&gt;10.1136/vr.k3462&lt;/electronic-resource-num&gt;&lt;/record&gt;&lt;/Cite&gt;&lt;/EndNote&gt;</w:instrText>
      </w:r>
      <w:r w:rsidR="00080ABE" w:rsidRPr="00B90673">
        <w:rPr>
          <w:rFonts w:ascii="Times New Roman" w:hAnsi="Times New Roman" w:cs="Times New Roman"/>
          <w:sz w:val="24"/>
          <w:szCs w:val="24"/>
        </w:rPr>
        <w:fldChar w:fldCharType="separate"/>
      </w:r>
      <w:r w:rsidR="00C15B3E" w:rsidRPr="00B90673">
        <w:rPr>
          <w:rFonts w:ascii="Times New Roman" w:hAnsi="Times New Roman" w:cs="Times New Roman"/>
          <w:noProof/>
          <w:sz w:val="24"/>
          <w:szCs w:val="24"/>
        </w:rPr>
        <w:t>(Arsevska and others 2018b)</w:t>
      </w:r>
      <w:r w:rsidR="00080ABE" w:rsidRPr="00B90673">
        <w:rPr>
          <w:rFonts w:ascii="Times New Roman" w:hAnsi="Times New Roman" w:cs="Times New Roman"/>
          <w:sz w:val="24"/>
          <w:szCs w:val="24"/>
        </w:rPr>
        <w:fldChar w:fldCharType="end"/>
      </w:r>
      <w:r w:rsidR="005B7E58" w:rsidRPr="00B90673">
        <w:rPr>
          <w:rFonts w:ascii="Times New Roman" w:hAnsi="Times New Roman" w:cs="Times New Roman"/>
          <w:sz w:val="24"/>
          <w:szCs w:val="24"/>
        </w:rPr>
        <w:t xml:space="preserve">. </w:t>
      </w:r>
      <w:r w:rsidR="00F27DAA" w:rsidRPr="00B90673">
        <w:rPr>
          <w:rFonts w:ascii="Times New Roman" w:hAnsi="Times New Roman" w:cs="Times New Roman"/>
          <w:sz w:val="24"/>
          <w:szCs w:val="24"/>
        </w:rPr>
        <w:t xml:space="preserve">Extreme prevalence observations describing weekly prevalence exceeding 99 per cent credible intervals, and moderate prevalence observations describing weekly prevalence exceeding 95 per cent credible intervals </w:t>
      </w:r>
      <w:proofErr w:type="gramStart"/>
      <w:r w:rsidR="00F27DAA" w:rsidRPr="00B90673">
        <w:rPr>
          <w:rFonts w:ascii="Times New Roman" w:hAnsi="Times New Roman" w:cs="Times New Roman"/>
          <w:sz w:val="24"/>
          <w:szCs w:val="24"/>
        </w:rPr>
        <w:t>are displayed</w:t>
      </w:r>
      <w:proofErr w:type="gramEnd"/>
      <w:r w:rsidR="00F27DAA" w:rsidRPr="00B90673">
        <w:rPr>
          <w:rFonts w:ascii="Times New Roman" w:hAnsi="Times New Roman" w:cs="Times New Roman"/>
          <w:sz w:val="24"/>
          <w:szCs w:val="24"/>
        </w:rPr>
        <w:t xml:space="preserve"> in red and orange respectively.</w:t>
      </w:r>
      <w:r w:rsidR="003B797C" w:rsidRPr="00B90673">
        <w:rPr>
          <w:rFonts w:ascii="Times New Roman" w:hAnsi="Times New Roman" w:cs="Times New Roman"/>
          <w:sz w:val="24"/>
          <w:szCs w:val="24"/>
        </w:rPr>
        <w:t xml:space="preserve"> </w:t>
      </w:r>
    </w:p>
    <w:p w:rsidR="00915BFB" w:rsidRPr="00B90673" w:rsidRDefault="00915BFB" w:rsidP="00A87C54">
      <w:pPr>
        <w:spacing w:after="0" w:line="360" w:lineRule="auto"/>
        <w:jc w:val="both"/>
        <w:rPr>
          <w:rFonts w:ascii="Times New Roman" w:hAnsi="Times New Roman" w:cs="Times New Roman"/>
          <w:sz w:val="24"/>
          <w:szCs w:val="24"/>
        </w:rPr>
      </w:pPr>
    </w:p>
    <w:p w:rsidR="00F2030C" w:rsidRPr="00345D62" w:rsidRDefault="00090A0D" w:rsidP="00A87C54">
      <w:pPr>
        <w:spacing w:after="0" w:line="360" w:lineRule="auto"/>
        <w:jc w:val="both"/>
        <w:rPr>
          <w:rFonts w:ascii="Times New Roman" w:hAnsi="Times New Roman" w:cs="Times New Roman"/>
          <w:sz w:val="24"/>
          <w:szCs w:val="24"/>
        </w:rPr>
      </w:pPr>
      <w:r w:rsidRPr="00B90673">
        <w:rPr>
          <w:rFonts w:ascii="Times New Roman" w:hAnsi="Times New Roman" w:cs="Times New Roman"/>
          <w:sz w:val="24"/>
          <w:szCs w:val="24"/>
        </w:rPr>
        <w:t>These results show continued seasonal prevalence fluctuations in both species, particularly apparent for pruritus in both dogs and cats, and respiratory disease in dogs. In dogs</w:t>
      </w:r>
      <w:r w:rsidR="00864598">
        <w:rPr>
          <w:rFonts w:ascii="Times New Roman" w:hAnsi="Times New Roman" w:cs="Times New Roman"/>
          <w:sz w:val="24"/>
          <w:szCs w:val="24"/>
        </w:rPr>
        <w:t xml:space="preserve"> and cats</w:t>
      </w:r>
      <w:r w:rsidRPr="00B90673">
        <w:rPr>
          <w:rFonts w:ascii="Times New Roman" w:hAnsi="Times New Roman" w:cs="Times New Roman"/>
          <w:sz w:val="24"/>
          <w:szCs w:val="24"/>
        </w:rPr>
        <w:t xml:space="preserve">, this seasonal pattern for pruritus appeared </w:t>
      </w:r>
      <w:r w:rsidR="00864598">
        <w:rPr>
          <w:rFonts w:ascii="Times New Roman" w:hAnsi="Times New Roman" w:cs="Times New Roman"/>
          <w:sz w:val="24"/>
          <w:szCs w:val="24"/>
        </w:rPr>
        <w:t>generally</w:t>
      </w:r>
      <w:r w:rsidRPr="00B90673">
        <w:rPr>
          <w:rFonts w:ascii="Times New Roman" w:hAnsi="Times New Roman" w:cs="Times New Roman"/>
          <w:sz w:val="24"/>
          <w:szCs w:val="24"/>
        </w:rPr>
        <w:t xml:space="preserve"> stable, </w:t>
      </w:r>
      <w:r w:rsidR="00864598">
        <w:rPr>
          <w:rFonts w:ascii="Times New Roman" w:hAnsi="Times New Roman" w:cs="Times New Roman"/>
          <w:sz w:val="24"/>
          <w:szCs w:val="24"/>
        </w:rPr>
        <w:t>though both species reported a few extreme case increase weeks in January 2019. Respiratory disease was less stable,</w:t>
      </w:r>
      <w:r w:rsidRPr="00B90673">
        <w:rPr>
          <w:rFonts w:ascii="Times New Roman" w:hAnsi="Times New Roman" w:cs="Times New Roman"/>
          <w:sz w:val="24"/>
          <w:szCs w:val="24"/>
        </w:rPr>
        <w:t xml:space="preserve"> suggesting an extreme increase </w:t>
      </w:r>
      <w:r w:rsidR="00864598" w:rsidRPr="00B90673">
        <w:rPr>
          <w:rFonts w:ascii="Times New Roman" w:hAnsi="Times New Roman" w:cs="Times New Roman"/>
          <w:sz w:val="24"/>
          <w:szCs w:val="24"/>
        </w:rPr>
        <w:t xml:space="preserve">above expected levels </w:t>
      </w:r>
      <w:r w:rsidRPr="00B90673">
        <w:rPr>
          <w:rFonts w:ascii="Times New Roman" w:hAnsi="Times New Roman" w:cs="Times New Roman"/>
          <w:sz w:val="24"/>
          <w:szCs w:val="24"/>
        </w:rPr>
        <w:t xml:space="preserve">in </w:t>
      </w:r>
      <w:r w:rsidR="00864598">
        <w:rPr>
          <w:rFonts w:ascii="Times New Roman" w:hAnsi="Times New Roman" w:cs="Times New Roman"/>
          <w:sz w:val="24"/>
          <w:szCs w:val="24"/>
        </w:rPr>
        <w:t>respiratory</w:t>
      </w:r>
      <w:r w:rsidRPr="00B90673">
        <w:rPr>
          <w:rFonts w:ascii="Times New Roman" w:hAnsi="Times New Roman" w:cs="Times New Roman"/>
          <w:sz w:val="24"/>
          <w:szCs w:val="24"/>
        </w:rPr>
        <w:t xml:space="preserve"> cases </w:t>
      </w:r>
      <w:r w:rsidR="00864598">
        <w:rPr>
          <w:rFonts w:ascii="Times New Roman" w:hAnsi="Times New Roman" w:cs="Times New Roman"/>
          <w:sz w:val="24"/>
          <w:szCs w:val="24"/>
        </w:rPr>
        <w:t>in dogs and cats at the beginning of 2019</w:t>
      </w:r>
      <w:r w:rsidRPr="00B90673">
        <w:rPr>
          <w:rFonts w:ascii="Times New Roman" w:hAnsi="Times New Roman" w:cs="Times New Roman"/>
          <w:sz w:val="24"/>
          <w:szCs w:val="24"/>
        </w:rPr>
        <w:t>. It is currently unknown whether these findings represent a true increase in disease prevalence, or reflect the changing nature of participation in the SAVSNET project.</w:t>
      </w:r>
    </w:p>
    <w:p w:rsidR="00090A0D" w:rsidRDefault="00090A0D" w:rsidP="00396B5D">
      <w:pPr>
        <w:spacing w:after="0" w:line="360" w:lineRule="auto"/>
        <w:jc w:val="both"/>
        <w:rPr>
          <w:rFonts w:ascii="Times New Roman" w:hAnsi="Times New Roman" w:cs="Times New Roman"/>
          <w:b/>
          <w:sz w:val="24"/>
          <w:szCs w:val="24"/>
        </w:rPr>
      </w:pPr>
    </w:p>
    <w:p w:rsidR="00BF7FDA" w:rsidRPr="00BF7FDA" w:rsidRDefault="00BF7FDA" w:rsidP="00396B5D">
      <w:pPr>
        <w:spacing w:after="0" w:line="360" w:lineRule="auto"/>
        <w:jc w:val="both"/>
        <w:rPr>
          <w:rFonts w:ascii="Times New Roman" w:hAnsi="Times New Roman" w:cs="Times New Roman"/>
          <w:b/>
          <w:sz w:val="24"/>
          <w:szCs w:val="24"/>
        </w:rPr>
      </w:pPr>
      <w:r w:rsidRPr="00BF7FDA">
        <w:rPr>
          <w:rFonts w:ascii="Times New Roman" w:hAnsi="Times New Roman" w:cs="Times New Roman"/>
          <w:b/>
          <w:sz w:val="24"/>
          <w:szCs w:val="24"/>
        </w:rPr>
        <w:t>Global perspective</w:t>
      </w:r>
    </w:p>
    <w:p w:rsidR="00A75862" w:rsidRPr="00A75862" w:rsidRDefault="00A75862" w:rsidP="00A75862">
      <w:pPr>
        <w:spacing w:after="0" w:line="360" w:lineRule="auto"/>
        <w:jc w:val="both"/>
        <w:rPr>
          <w:rFonts w:ascii="Times New Roman" w:hAnsi="Times New Roman" w:cs="Times New Roman"/>
          <w:sz w:val="24"/>
          <w:szCs w:val="24"/>
        </w:rPr>
      </w:pPr>
      <w:proofErr w:type="spellStart"/>
      <w:r w:rsidRPr="00A75862">
        <w:rPr>
          <w:rFonts w:ascii="Times New Roman" w:hAnsi="Times New Roman" w:cs="Times New Roman"/>
          <w:sz w:val="24"/>
          <w:szCs w:val="24"/>
        </w:rPr>
        <w:t>Aujeszky</w:t>
      </w:r>
      <w:r w:rsidR="000C5EC9">
        <w:rPr>
          <w:rFonts w:ascii="Times New Roman" w:hAnsi="Times New Roman" w:cs="Times New Roman"/>
          <w:sz w:val="24"/>
          <w:szCs w:val="24"/>
        </w:rPr>
        <w:t>’</w:t>
      </w:r>
      <w:r w:rsidRPr="00A75862">
        <w:rPr>
          <w:rFonts w:ascii="Times New Roman" w:hAnsi="Times New Roman" w:cs="Times New Roman"/>
          <w:sz w:val="24"/>
          <w:szCs w:val="24"/>
        </w:rPr>
        <w:t>s</w:t>
      </w:r>
      <w:proofErr w:type="spellEnd"/>
      <w:r w:rsidRPr="00A75862">
        <w:rPr>
          <w:rFonts w:ascii="Times New Roman" w:hAnsi="Times New Roman" w:cs="Times New Roman"/>
          <w:sz w:val="24"/>
          <w:szCs w:val="24"/>
        </w:rPr>
        <w:t xml:space="preserve"> </w:t>
      </w:r>
      <w:r>
        <w:rPr>
          <w:rFonts w:ascii="Times New Roman" w:hAnsi="Times New Roman" w:cs="Times New Roman"/>
          <w:sz w:val="24"/>
          <w:szCs w:val="24"/>
        </w:rPr>
        <w:t xml:space="preserve">disease </w:t>
      </w:r>
      <w:r w:rsidRPr="00A75862">
        <w:rPr>
          <w:rFonts w:ascii="Times New Roman" w:hAnsi="Times New Roman" w:cs="Times New Roman"/>
          <w:sz w:val="24"/>
          <w:szCs w:val="24"/>
        </w:rPr>
        <w:t>in a dog</w:t>
      </w:r>
    </w:p>
    <w:p w:rsidR="00A75862" w:rsidRDefault="00A75862" w:rsidP="00A75862">
      <w:pPr>
        <w:spacing w:after="0" w:line="360" w:lineRule="auto"/>
        <w:jc w:val="both"/>
        <w:rPr>
          <w:rFonts w:ascii="Times New Roman" w:hAnsi="Times New Roman" w:cs="Times New Roman"/>
          <w:sz w:val="24"/>
          <w:szCs w:val="24"/>
        </w:rPr>
      </w:pPr>
      <w:proofErr w:type="gramStart"/>
      <w:r w:rsidRPr="00A75862">
        <w:rPr>
          <w:rFonts w:ascii="Times New Roman" w:hAnsi="Times New Roman" w:cs="Times New Roman"/>
          <w:sz w:val="24"/>
          <w:szCs w:val="24"/>
        </w:rPr>
        <w:t xml:space="preserve">An 18-month-old </w:t>
      </w:r>
      <w:proofErr w:type="spellStart"/>
      <w:r w:rsidRPr="00A75862">
        <w:rPr>
          <w:rFonts w:ascii="Times New Roman" w:hAnsi="Times New Roman" w:cs="Times New Roman"/>
          <w:sz w:val="24"/>
          <w:szCs w:val="24"/>
        </w:rPr>
        <w:t>Munsterlander</w:t>
      </w:r>
      <w:proofErr w:type="spellEnd"/>
      <w:r w:rsidRPr="00A75862">
        <w:rPr>
          <w:rFonts w:ascii="Times New Roman" w:hAnsi="Times New Roman" w:cs="Times New Roman"/>
          <w:sz w:val="24"/>
          <w:szCs w:val="24"/>
        </w:rPr>
        <w:t xml:space="preserve"> was killed by </w:t>
      </w:r>
      <w:proofErr w:type="spellStart"/>
      <w:r w:rsidRPr="00A75862">
        <w:rPr>
          <w:rFonts w:ascii="Times New Roman" w:hAnsi="Times New Roman" w:cs="Times New Roman"/>
          <w:sz w:val="24"/>
          <w:szCs w:val="24"/>
        </w:rPr>
        <w:t>Aujeszky's</w:t>
      </w:r>
      <w:proofErr w:type="spellEnd"/>
      <w:r w:rsidRPr="00A75862">
        <w:rPr>
          <w:rFonts w:ascii="Times New Roman" w:hAnsi="Times New Roman" w:cs="Times New Roman"/>
          <w:sz w:val="24"/>
          <w:szCs w:val="24"/>
        </w:rPr>
        <w:t xml:space="preserve"> disease virus</w:t>
      </w:r>
      <w:proofErr w:type="gramEnd"/>
      <w:r w:rsidRPr="00A75862">
        <w:rPr>
          <w:rFonts w:ascii="Times New Roman" w:hAnsi="Times New Roman" w:cs="Times New Roman"/>
          <w:sz w:val="24"/>
          <w:szCs w:val="24"/>
        </w:rPr>
        <w:t xml:space="preserve"> after a hunt in Moselle in February. The disease, caused by an </w:t>
      </w:r>
      <w:proofErr w:type="spellStart"/>
      <w:r w:rsidRPr="00A75862">
        <w:rPr>
          <w:rFonts w:ascii="Times New Roman" w:hAnsi="Times New Roman" w:cs="Times New Roman"/>
          <w:sz w:val="24"/>
          <w:szCs w:val="24"/>
        </w:rPr>
        <w:t>alp</w:t>
      </w:r>
      <w:r w:rsidR="00204D6D">
        <w:rPr>
          <w:rFonts w:ascii="Times New Roman" w:hAnsi="Times New Roman" w:cs="Times New Roman"/>
          <w:sz w:val="24"/>
          <w:szCs w:val="24"/>
        </w:rPr>
        <w:t>h</w:t>
      </w:r>
      <w:r w:rsidRPr="00A75862">
        <w:rPr>
          <w:rFonts w:ascii="Times New Roman" w:hAnsi="Times New Roman" w:cs="Times New Roman"/>
          <w:sz w:val="24"/>
          <w:szCs w:val="24"/>
        </w:rPr>
        <w:t>aherpesvirus</w:t>
      </w:r>
      <w:proofErr w:type="spellEnd"/>
      <w:r w:rsidRPr="00A75862">
        <w:rPr>
          <w:rFonts w:ascii="Times New Roman" w:hAnsi="Times New Roman" w:cs="Times New Roman"/>
          <w:sz w:val="24"/>
          <w:szCs w:val="24"/>
        </w:rPr>
        <w:t xml:space="preserve">, </w:t>
      </w:r>
      <w:proofErr w:type="gramStart"/>
      <w:r w:rsidRPr="00A75862">
        <w:rPr>
          <w:rFonts w:ascii="Times New Roman" w:hAnsi="Times New Roman" w:cs="Times New Roman"/>
          <w:sz w:val="24"/>
          <w:szCs w:val="24"/>
        </w:rPr>
        <w:t>can be transmitted</w:t>
      </w:r>
      <w:proofErr w:type="gramEnd"/>
      <w:r w:rsidRPr="00A75862">
        <w:rPr>
          <w:rFonts w:ascii="Times New Roman" w:hAnsi="Times New Roman" w:cs="Times New Roman"/>
          <w:sz w:val="24"/>
          <w:szCs w:val="24"/>
        </w:rPr>
        <w:t xml:space="preserve"> from wild boars to domestic carnivores. The UK </w:t>
      </w:r>
      <w:proofErr w:type="gramStart"/>
      <w:r w:rsidRPr="00A75862">
        <w:rPr>
          <w:rFonts w:ascii="Times New Roman" w:hAnsi="Times New Roman" w:cs="Times New Roman"/>
          <w:sz w:val="24"/>
          <w:szCs w:val="24"/>
        </w:rPr>
        <w:t>was declared</w:t>
      </w:r>
      <w:proofErr w:type="gramEnd"/>
      <w:r w:rsidRPr="00A75862">
        <w:rPr>
          <w:rFonts w:ascii="Times New Roman" w:hAnsi="Times New Roman" w:cs="Times New Roman"/>
          <w:sz w:val="24"/>
          <w:szCs w:val="24"/>
        </w:rPr>
        <w:t xml:space="preserve"> disease free in 2012, but the virus persists in</w:t>
      </w:r>
      <w:r w:rsidR="00954D76">
        <w:rPr>
          <w:rFonts w:ascii="Times New Roman" w:hAnsi="Times New Roman" w:cs="Times New Roman"/>
          <w:sz w:val="24"/>
          <w:szCs w:val="24"/>
        </w:rPr>
        <w:t xml:space="preserve"> some wild populations of pigs i</w:t>
      </w:r>
      <w:r w:rsidRPr="00A75862">
        <w:rPr>
          <w:rFonts w:ascii="Times New Roman" w:hAnsi="Times New Roman" w:cs="Times New Roman"/>
          <w:sz w:val="24"/>
          <w:szCs w:val="24"/>
        </w:rPr>
        <w:t>n parts of mainland Europe. In dogs and cats, clinical signs include frantic and traumatic scratching, followed by paralysis and death; their similarity to those of rabies lead</w:t>
      </w:r>
      <w:r>
        <w:rPr>
          <w:rFonts w:ascii="Times New Roman" w:hAnsi="Times New Roman" w:cs="Times New Roman"/>
          <w:sz w:val="24"/>
          <w:szCs w:val="24"/>
        </w:rPr>
        <w:t>ing</w:t>
      </w:r>
      <w:r w:rsidRPr="00A75862">
        <w:rPr>
          <w:rFonts w:ascii="Times New Roman" w:hAnsi="Times New Roman" w:cs="Times New Roman"/>
          <w:sz w:val="24"/>
          <w:szCs w:val="24"/>
        </w:rPr>
        <w:t xml:space="preserve"> to the </w:t>
      </w:r>
      <w:proofErr w:type="gramStart"/>
      <w:r w:rsidR="00954D76" w:rsidRPr="00A75862">
        <w:rPr>
          <w:rFonts w:ascii="Times New Roman" w:hAnsi="Times New Roman" w:cs="Times New Roman"/>
          <w:sz w:val="24"/>
          <w:szCs w:val="24"/>
        </w:rPr>
        <w:t>disease</w:t>
      </w:r>
      <w:r w:rsidR="00954D76">
        <w:rPr>
          <w:rFonts w:ascii="Times New Roman" w:hAnsi="Times New Roman" w:cs="Times New Roman"/>
          <w:sz w:val="24"/>
          <w:szCs w:val="24"/>
        </w:rPr>
        <w:t>’s</w:t>
      </w:r>
      <w:proofErr w:type="gramEnd"/>
      <w:r w:rsidR="00954D76" w:rsidRPr="00A75862">
        <w:rPr>
          <w:rFonts w:ascii="Times New Roman" w:hAnsi="Times New Roman" w:cs="Times New Roman"/>
          <w:sz w:val="24"/>
          <w:szCs w:val="24"/>
        </w:rPr>
        <w:t xml:space="preserve"> </w:t>
      </w:r>
      <w:r w:rsidRPr="00A75862">
        <w:rPr>
          <w:rFonts w:ascii="Times New Roman" w:hAnsi="Times New Roman" w:cs="Times New Roman"/>
          <w:sz w:val="24"/>
          <w:szCs w:val="24"/>
        </w:rPr>
        <w:t xml:space="preserve">other name – pseudorabies. In dogs, disease is rare and most likely in hunting dogs. However, </w:t>
      </w:r>
      <w:proofErr w:type="spellStart"/>
      <w:r w:rsidRPr="00A75862">
        <w:rPr>
          <w:rFonts w:ascii="Times New Roman" w:hAnsi="Times New Roman" w:cs="Times New Roman"/>
          <w:sz w:val="24"/>
          <w:szCs w:val="24"/>
        </w:rPr>
        <w:t>Aujeszky</w:t>
      </w:r>
      <w:r w:rsidR="00204D6D">
        <w:rPr>
          <w:rFonts w:ascii="Times New Roman" w:hAnsi="Times New Roman" w:cs="Times New Roman"/>
          <w:sz w:val="24"/>
          <w:szCs w:val="24"/>
        </w:rPr>
        <w:t>’</w:t>
      </w:r>
      <w:r w:rsidRPr="00A75862">
        <w:rPr>
          <w:rFonts w:ascii="Times New Roman" w:hAnsi="Times New Roman" w:cs="Times New Roman"/>
          <w:sz w:val="24"/>
          <w:szCs w:val="24"/>
        </w:rPr>
        <w:t>s</w:t>
      </w:r>
      <w:proofErr w:type="spellEnd"/>
      <w:r w:rsidRPr="00A75862">
        <w:rPr>
          <w:rFonts w:ascii="Times New Roman" w:hAnsi="Times New Roman" w:cs="Times New Roman"/>
          <w:sz w:val="24"/>
          <w:szCs w:val="24"/>
        </w:rPr>
        <w:t xml:space="preserve"> disease is notifiable, and although unlikely, this case serves to remind us of the potential of this disease in dogs (and cats) returning from places where the disease is endemic.</w:t>
      </w:r>
      <w:r>
        <w:rPr>
          <w:rFonts w:ascii="Times New Roman" w:hAnsi="Times New Roman" w:cs="Times New Roman"/>
          <w:sz w:val="24"/>
          <w:szCs w:val="24"/>
        </w:rPr>
        <w:t xml:space="preserve"> </w:t>
      </w:r>
      <w:proofErr w:type="spellStart"/>
      <w:r w:rsidRPr="00A75862">
        <w:rPr>
          <w:rFonts w:ascii="Times New Roman" w:hAnsi="Times New Roman" w:cs="Times New Roman"/>
          <w:sz w:val="24"/>
          <w:szCs w:val="24"/>
        </w:rPr>
        <w:t>Promed</w:t>
      </w:r>
      <w:proofErr w:type="spellEnd"/>
      <w:r w:rsidRPr="00A75862">
        <w:rPr>
          <w:rFonts w:ascii="Times New Roman" w:hAnsi="Times New Roman" w:cs="Times New Roman"/>
          <w:sz w:val="24"/>
          <w:szCs w:val="24"/>
        </w:rPr>
        <w:t xml:space="preserve"> Archive Number: 20190218.6323356</w:t>
      </w:r>
    </w:p>
    <w:p w:rsidR="00204D6D" w:rsidRPr="00A75862" w:rsidRDefault="00204D6D" w:rsidP="00A75862">
      <w:pPr>
        <w:spacing w:after="0" w:line="360" w:lineRule="auto"/>
        <w:jc w:val="both"/>
        <w:rPr>
          <w:rFonts w:ascii="Times New Roman" w:hAnsi="Times New Roman" w:cs="Times New Roman"/>
          <w:sz w:val="24"/>
          <w:szCs w:val="24"/>
        </w:rPr>
      </w:pPr>
    </w:p>
    <w:p w:rsidR="00A75862" w:rsidRPr="00A75862" w:rsidRDefault="00A75862" w:rsidP="00A75862">
      <w:pPr>
        <w:spacing w:after="0" w:line="360" w:lineRule="auto"/>
        <w:jc w:val="both"/>
        <w:rPr>
          <w:rFonts w:ascii="Times New Roman" w:hAnsi="Times New Roman" w:cs="Times New Roman"/>
          <w:sz w:val="24"/>
          <w:szCs w:val="24"/>
        </w:rPr>
      </w:pPr>
      <w:r w:rsidRPr="00A75862">
        <w:rPr>
          <w:rFonts w:ascii="Times New Roman" w:hAnsi="Times New Roman" w:cs="Times New Roman"/>
          <w:sz w:val="24"/>
          <w:szCs w:val="24"/>
        </w:rPr>
        <w:t>Carbapenem</w:t>
      </w:r>
      <w:r w:rsidR="00204D6D">
        <w:rPr>
          <w:rFonts w:ascii="Times New Roman" w:hAnsi="Times New Roman" w:cs="Times New Roman"/>
          <w:sz w:val="24"/>
          <w:szCs w:val="24"/>
        </w:rPr>
        <w:t xml:space="preserve">ase-producing </w:t>
      </w:r>
      <w:proofErr w:type="spellStart"/>
      <w:r w:rsidR="00204D6D">
        <w:rPr>
          <w:rFonts w:ascii="Times New Roman" w:hAnsi="Times New Roman" w:cs="Times New Roman"/>
          <w:sz w:val="24"/>
          <w:szCs w:val="24"/>
        </w:rPr>
        <w:t>Enterobacteriaceae</w:t>
      </w:r>
      <w:proofErr w:type="spellEnd"/>
      <w:r w:rsidRPr="00A75862">
        <w:rPr>
          <w:rFonts w:ascii="Times New Roman" w:hAnsi="Times New Roman" w:cs="Times New Roman"/>
          <w:sz w:val="24"/>
          <w:szCs w:val="24"/>
        </w:rPr>
        <w:t xml:space="preserve"> in dogs</w:t>
      </w:r>
    </w:p>
    <w:p w:rsidR="00A75862" w:rsidRPr="002B5607" w:rsidRDefault="00A75862" w:rsidP="00A75862">
      <w:pPr>
        <w:spacing w:after="0" w:line="360" w:lineRule="auto"/>
        <w:jc w:val="both"/>
        <w:rPr>
          <w:rFonts w:ascii="Times New Roman" w:hAnsi="Times New Roman" w:cs="Times New Roman"/>
          <w:sz w:val="24"/>
          <w:szCs w:val="24"/>
        </w:rPr>
      </w:pPr>
      <w:r w:rsidRPr="00204D6D">
        <w:rPr>
          <w:rFonts w:ascii="Times New Roman" w:hAnsi="Times New Roman" w:cs="Times New Roman"/>
          <w:sz w:val="24"/>
          <w:szCs w:val="24"/>
        </w:rPr>
        <w:lastRenderedPageBreak/>
        <w:t xml:space="preserve">Carbapenems </w:t>
      </w:r>
      <w:proofErr w:type="gramStart"/>
      <w:r w:rsidRPr="00204D6D">
        <w:rPr>
          <w:rFonts w:ascii="Times New Roman" w:hAnsi="Times New Roman" w:cs="Times New Roman"/>
          <w:sz w:val="24"/>
          <w:szCs w:val="24"/>
        </w:rPr>
        <w:t>are considered</w:t>
      </w:r>
      <w:proofErr w:type="gramEnd"/>
      <w:r w:rsidRPr="00204D6D">
        <w:rPr>
          <w:rFonts w:ascii="Times New Roman" w:hAnsi="Times New Roman" w:cs="Times New Roman"/>
          <w:sz w:val="24"/>
          <w:szCs w:val="24"/>
        </w:rPr>
        <w:t xml:space="preserve"> a </w:t>
      </w:r>
      <w:r w:rsidR="00B443CF" w:rsidRPr="00204D6D">
        <w:rPr>
          <w:rFonts w:ascii="Times New Roman" w:hAnsi="Times New Roman" w:cs="Times New Roman"/>
          <w:sz w:val="24"/>
          <w:szCs w:val="24"/>
        </w:rPr>
        <w:t>high</w:t>
      </w:r>
      <w:r w:rsidR="00B443CF">
        <w:rPr>
          <w:rFonts w:ascii="Times New Roman" w:hAnsi="Times New Roman" w:cs="Times New Roman"/>
          <w:sz w:val="24"/>
          <w:szCs w:val="24"/>
        </w:rPr>
        <w:t>est priority</w:t>
      </w:r>
      <w:r w:rsidR="00B443CF" w:rsidRPr="00204D6D">
        <w:rPr>
          <w:rFonts w:ascii="Times New Roman" w:hAnsi="Times New Roman" w:cs="Times New Roman"/>
          <w:sz w:val="24"/>
          <w:szCs w:val="24"/>
        </w:rPr>
        <w:t xml:space="preserve"> </w:t>
      </w:r>
      <w:r w:rsidRPr="00204D6D">
        <w:rPr>
          <w:rFonts w:ascii="Times New Roman" w:hAnsi="Times New Roman" w:cs="Times New Roman"/>
          <w:sz w:val="24"/>
          <w:szCs w:val="24"/>
        </w:rPr>
        <w:t>critical antibiotic used to treat already multidrug resistant</w:t>
      </w:r>
      <w:r w:rsidRPr="00A75862">
        <w:rPr>
          <w:rFonts w:ascii="Times New Roman" w:hAnsi="Times New Roman" w:cs="Times New Roman"/>
          <w:sz w:val="24"/>
          <w:szCs w:val="24"/>
        </w:rPr>
        <w:t xml:space="preserve"> infections</w:t>
      </w:r>
      <w:r w:rsidR="00B443CF">
        <w:rPr>
          <w:rFonts w:ascii="Times New Roman" w:hAnsi="Times New Roman" w:cs="Times New Roman"/>
          <w:sz w:val="24"/>
          <w:szCs w:val="24"/>
        </w:rPr>
        <w:t xml:space="preserve"> in people</w:t>
      </w:r>
      <w:r w:rsidRPr="00A75862">
        <w:rPr>
          <w:rFonts w:ascii="Times New Roman" w:hAnsi="Times New Roman" w:cs="Times New Roman"/>
          <w:sz w:val="24"/>
          <w:szCs w:val="24"/>
        </w:rPr>
        <w:t>. However, their use has led to the emergence of carbapenemase-pro</w:t>
      </w:r>
      <w:r w:rsidR="00954D76">
        <w:rPr>
          <w:rFonts w:ascii="Times New Roman" w:hAnsi="Times New Roman" w:cs="Times New Roman"/>
          <w:sz w:val="24"/>
          <w:szCs w:val="24"/>
        </w:rPr>
        <w:t xml:space="preserve">ducing </w:t>
      </w:r>
      <w:proofErr w:type="spellStart"/>
      <w:r w:rsidR="00954D76">
        <w:rPr>
          <w:rFonts w:ascii="Times New Roman" w:hAnsi="Times New Roman" w:cs="Times New Roman"/>
          <w:sz w:val="24"/>
          <w:szCs w:val="24"/>
        </w:rPr>
        <w:t>Enterobacteriaceae</w:t>
      </w:r>
      <w:proofErr w:type="spellEnd"/>
      <w:r w:rsidR="00954D76">
        <w:rPr>
          <w:rFonts w:ascii="Times New Roman" w:hAnsi="Times New Roman" w:cs="Times New Roman"/>
          <w:sz w:val="24"/>
          <w:szCs w:val="24"/>
        </w:rPr>
        <w:t xml:space="preserve"> (CPE</w:t>
      </w:r>
      <w:proofErr w:type="gramStart"/>
      <w:r w:rsidR="00954D76">
        <w:rPr>
          <w:rFonts w:ascii="Times New Roman" w:hAnsi="Times New Roman" w:cs="Times New Roman"/>
          <w:sz w:val="24"/>
          <w:szCs w:val="24"/>
        </w:rPr>
        <w:t xml:space="preserve">) </w:t>
      </w:r>
      <w:r w:rsidRPr="00A75862">
        <w:rPr>
          <w:rFonts w:ascii="Times New Roman" w:hAnsi="Times New Roman" w:cs="Times New Roman"/>
          <w:sz w:val="24"/>
          <w:szCs w:val="24"/>
        </w:rPr>
        <w:t>which</w:t>
      </w:r>
      <w:proofErr w:type="gramEnd"/>
      <w:r w:rsidRPr="00A75862">
        <w:rPr>
          <w:rFonts w:ascii="Times New Roman" w:hAnsi="Times New Roman" w:cs="Times New Roman"/>
          <w:sz w:val="24"/>
          <w:szCs w:val="24"/>
        </w:rPr>
        <w:t xml:space="preserve"> represent a serious public health p</w:t>
      </w:r>
      <w:r>
        <w:rPr>
          <w:rFonts w:ascii="Times New Roman" w:hAnsi="Times New Roman" w:cs="Times New Roman"/>
          <w:sz w:val="24"/>
          <w:szCs w:val="24"/>
        </w:rPr>
        <w:t xml:space="preserve">roblem. </w:t>
      </w:r>
      <w:r w:rsidR="00B443CF">
        <w:rPr>
          <w:rFonts w:ascii="Times New Roman" w:hAnsi="Times New Roman" w:cs="Times New Roman"/>
          <w:sz w:val="24"/>
          <w:szCs w:val="24"/>
        </w:rPr>
        <w:t>C</w:t>
      </w:r>
      <w:r>
        <w:rPr>
          <w:rFonts w:ascii="Times New Roman" w:hAnsi="Times New Roman" w:cs="Times New Roman"/>
          <w:sz w:val="24"/>
          <w:szCs w:val="24"/>
        </w:rPr>
        <w:t xml:space="preserve">arbapenems are </w:t>
      </w:r>
      <w:r w:rsidRPr="00A75862">
        <w:rPr>
          <w:rFonts w:ascii="Times New Roman" w:hAnsi="Times New Roman" w:cs="Times New Roman"/>
          <w:sz w:val="24"/>
          <w:szCs w:val="24"/>
        </w:rPr>
        <w:t xml:space="preserve">not </w:t>
      </w:r>
      <w:r w:rsidR="00B443CF" w:rsidRPr="00A75862">
        <w:rPr>
          <w:rFonts w:ascii="Times New Roman" w:hAnsi="Times New Roman" w:cs="Times New Roman"/>
          <w:sz w:val="24"/>
          <w:szCs w:val="24"/>
        </w:rPr>
        <w:t>authori</w:t>
      </w:r>
      <w:r w:rsidR="00B443CF">
        <w:rPr>
          <w:rFonts w:ascii="Times New Roman" w:hAnsi="Times New Roman" w:cs="Times New Roman"/>
          <w:sz w:val="24"/>
          <w:szCs w:val="24"/>
        </w:rPr>
        <w:t>s</w:t>
      </w:r>
      <w:r w:rsidR="00B443CF" w:rsidRPr="00A75862">
        <w:rPr>
          <w:rFonts w:ascii="Times New Roman" w:hAnsi="Times New Roman" w:cs="Times New Roman"/>
          <w:sz w:val="24"/>
          <w:szCs w:val="24"/>
        </w:rPr>
        <w:t xml:space="preserve">ed </w:t>
      </w:r>
      <w:r w:rsidRPr="00A75862">
        <w:rPr>
          <w:rFonts w:ascii="Times New Roman" w:hAnsi="Times New Roman" w:cs="Times New Roman"/>
          <w:sz w:val="24"/>
          <w:szCs w:val="24"/>
        </w:rPr>
        <w:t>for veterinary patients</w:t>
      </w:r>
      <w:r w:rsidR="00B443CF">
        <w:rPr>
          <w:rFonts w:ascii="Times New Roman" w:hAnsi="Times New Roman" w:cs="Times New Roman"/>
          <w:sz w:val="24"/>
          <w:szCs w:val="24"/>
        </w:rPr>
        <w:t xml:space="preserve"> in the UK</w:t>
      </w:r>
      <w:r w:rsidRPr="00A75862">
        <w:rPr>
          <w:rFonts w:ascii="Times New Roman" w:hAnsi="Times New Roman" w:cs="Times New Roman"/>
          <w:sz w:val="24"/>
          <w:szCs w:val="24"/>
        </w:rPr>
        <w:t xml:space="preserve">. As a result, there is limited carbapenem </w:t>
      </w:r>
      <w:proofErr w:type="spellStart"/>
      <w:r w:rsidR="00B443CF">
        <w:rPr>
          <w:rFonts w:ascii="Times New Roman" w:hAnsi="Times New Roman" w:cs="Times New Roman"/>
          <w:sz w:val="24"/>
          <w:szCs w:val="24"/>
        </w:rPr>
        <w:t>susceptiblity</w:t>
      </w:r>
      <w:proofErr w:type="spellEnd"/>
      <w:r w:rsidR="00B443CF" w:rsidRPr="00A75862">
        <w:rPr>
          <w:rFonts w:ascii="Times New Roman" w:hAnsi="Times New Roman" w:cs="Times New Roman"/>
          <w:sz w:val="24"/>
          <w:szCs w:val="24"/>
        </w:rPr>
        <w:t xml:space="preserve"> </w:t>
      </w:r>
      <w:r w:rsidRPr="00A75862">
        <w:rPr>
          <w:rFonts w:ascii="Times New Roman" w:hAnsi="Times New Roman" w:cs="Times New Roman"/>
          <w:sz w:val="24"/>
          <w:szCs w:val="24"/>
        </w:rPr>
        <w:t>testing</w:t>
      </w:r>
      <w:r w:rsidR="00B443CF">
        <w:rPr>
          <w:rFonts w:ascii="Times New Roman" w:hAnsi="Times New Roman" w:cs="Times New Roman"/>
          <w:sz w:val="24"/>
          <w:szCs w:val="24"/>
        </w:rPr>
        <w:t xml:space="preserve"> conducted on companion animal-derived clinical isolates in veterinary diagnostic labs, nor any formal</w:t>
      </w:r>
      <w:r w:rsidRPr="00A75862">
        <w:rPr>
          <w:rFonts w:ascii="Times New Roman" w:hAnsi="Times New Roman" w:cs="Times New Roman"/>
          <w:sz w:val="24"/>
          <w:szCs w:val="24"/>
        </w:rPr>
        <w:t xml:space="preserve"> national surveillance of carbapenem</w:t>
      </w:r>
      <w:r w:rsidR="00B443CF">
        <w:rPr>
          <w:rFonts w:ascii="Times New Roman" w:hAnsi="Times New Roman" w:cs="Times New Roman"/>
          <w:sz w:val="24"/>
          <w:szCs w:val="24"/>
        </w:rPr>
        <w:t xml:space="preserve">ase production </w:t>
      </w:r>
      <w:r w:rsidRPr="00A75862">
        <w:rPr>
          <w:rFonts w:ascii="Times New Roman" w:hAnsi="Times New Roman" w:cs="Times New Roman"/>
          <w:sz w:val="24"/>
          <w:szCs w:val="24"/>
        </w:rPr>
        <w:t>in companion animals</w:t>
      </w:r>
      <w:r w:rsidR="00B443CF">
        <w:rPr>
          <w:rFonts w:ascii="Times New Roman" w:hAnsi="Times New Roman" w:cs="Times New Roman"/>
          <w:sz w:val="24"/>
          <w:szCs w:val="24"/>
        </w:rPr>
        <w:t xml:space="preserve"> in the UK</w:t>
      </w:r>
      <w:r w:rsidRPr="00A75862">
        <w:rPr>
          <w:rFonts w:ascii="Times New Roman" w:hAnsi="Times New Roman" w:cs="Times New Roman"/>
          <w:sz w:val="24"/>
          <w:szCs w:val="24"/>
        </w:rPr>
        <w:t>. Researchers have now isolated a carbapenem</w:t>
      </w:r>
      <w:r w:rsidR="00B443CF">
        <w:rPr>
          <w:rFonts w:ascii="Times New Roman" w:hAnsi="Times New Roman" w:cs="Times New Roman"/>
          <w:sz w:val="24"/>
          <w:szCs w:val="24"/>
        </w:rPr>
        <w:t xml:space="preserve">ase-producing </w:t>
      </w:r>
      <w:r w:rsidRPr="00204D6D">
        <w:rPr>
          <w:rFonts w:ascii="Times New Roman" w:hAnsi="Times New Roman" w:cs="Times New Roman"/>
          <w:i/>
          <w:sz w:val="24"/>
          <w:szCs w:val="24"/>
        </w:rPr>
        <w:t>E. coli</w:t>
      </w:r>
      <w:r w:rsidRPr="00A75862">
        <w:rPr>
          <w:rFonts w:ascii="Times New Roman" w:hAnsi="Times New Roman" w:cs="Times New Roman"/>
          <w:sz w:val="24"/>
          <w:szCs w:val="24"/>
        </w:rPr>
        <w:t xml:space="preserve"> from a UK practice-derived veterinary culture collection</w:t>
      </w:r>
      <w:r>
        <w:rPr>
          <w:rFonts w:ascii="Times New Roman" w:hAnsi="Times New Roman" w:cs="Times New Roman"/>
          <w:sz w:val="24"/>
          <w:szCs w:val="24"/>
        </w:rPr>
        <w:t xml:space="preserve"> </w:t>
      </w:r>
      <w:r w:rsidR="00B443CF">
        <w:rPr>
          <w:rFonts w:ascii="Times New Roman" w:hAnsi="Times New Roman" w:cs="Times New Roman"/>
          <w:sz w:val="24"/>
          <w:szCs w:val="24"/>
        </w:rPr>
        <w:fldChar w:fldCharType="begin"/>
      </w:r>
      <w:r w:rsidR="00B443CF">
        <w:rPr>
          <w:rFonts w:ascii="Times New Roman" w:hAnsi="Times New Roman" w:cs="Times New Roman"/>
          <w:sz w:val="24"/>
          <w:szCs w:val="24"/>
        </w:rPr>
        <w:instrText xml:space="preserve"> ADDIN EN.CITE &lt;EndNote&gt;&lt;Cite&gt;&lt;Author&gt;Reynolds&lt;/Author&gt;&lt;Year&gt;2019&lt;/Year&gt;&lt;RecNum&gt;2452&lt;/RecNum&gt;&lt;DisplayText&gt;(Reynolds and others 2019)&lt;/DisplayText&gt;&lt;record&gt;&lt;rec-number&gt;2452&lt;/rec-number&gt;&lt;foreign-keys&gt;&lt;key app="EN" db-id="ttdsw9vx3a9rebe25xrxde9nvfd5z0sdsfdz" timestamp="1554461072"&gt;2452&lt;/key&gt;&lt;/foreign-keys&gt;&lt;ref-type name="Journal Article"&gt;17&lt;/ref-type&gt;&lt;contributors&gt;&lt;authors&gt;&lt;author&gt;Reynolds, M. E.&lt;/author&gt;&lt;author&gt;Phan, H. T. T.&lt;/author&gt;&lt;author&gt;George, S.&lt;/author&gt;&lt;author&gt;Hubbard, A. T. M.&lt;/author&gt;&lt;author&gt;Stoesser, N.&lt;/author&gt;&lt;author&gt;Maciuca, I. E.&lt;/author&gt;&lt;author&gt;Crook, D. W.&lt;/author&gt;&lt;author&gt;Timofte, D.&lt;/author&gt;&lt;/authors&gt;&lt;/contributors&gt;&lt;auth-address&gt;Axiom Veterinary Laboratories Ltd, The Manor House, Brunel Road, Newton Abbot, UK.&amp;#xD;Modernising Medical Microbiology Consortium, Nuffield Department of Clinical Medicine, University of Oxford, Oxford, UK.&amp;#xD;National Institute for Health Research (NIHR) Health Protection Research Unit (NIHR HPRU) in Healthcare Associated Infections and Antimicrobial Resistance, University of Oxford, Oxford, UK.&amp;#xD;NIHR Southampton Biomedical Research Centre, University Hospital Southampton, Southampton, UK.&amp;#xD;Institute of Veterinary Science, University of Liverpool, Leahurst Campus, Cheshire, UK.&amp;#xD;Institute of Infection and Global Health, University of Liverpool, Liverpool, UK.&lt;/auth-address&gt;&lt;titles&gt;&lt;title&gt;Occurrence and characterization of Escherichia coli ST410 co-harbouring blaNDM-5, blaCMY-42 and blaTEM-190 in a dog from the UK&lt;/title&gt;&lt;secondary-title&gt;J Antimicrob Chemother&lt;/secondary-title&gt;&lt;/titles&gt;&lt;periodical&gt;&lt;full-title&gt;J Antimicrob Chemother&lt;/full-title&gt;&lt;/periodical&gt;&lt;dates&gt;&lt;year&gt;2019&lt;/year&gt;&lt;pub-dates&gt;&lt;date&gt;Feb 6&lt;/date&gt;&lt;/pub-dates&gt;&lt;/dates&gt;&lt;isbn&gt;1460-2091 (Electronic)&amp;#xD;0305-7453 (Linking)&lt;/isbn&gt;&lt;accession-num&gt;30753576&lt;/accession-num&gt;&lt;urls&gt;&lt;related-urls&gt;&lt;url&gt;http://www.ncbi.nlm.nih.gov/pubmed/30753576&lt;/url&gt;&lt;/related-urls&gt;&lt;/urls&gt;&lt;electronic-resource-num&gt;10.1093/jac/dkz017&lt;/electronic-resource-num&gt;&lt;/record&gt;&lt;/Cite&gt;&lt;/EndNote&gt;</w:instrText>
      </w:r>
      <w:r w:rsidR="00B443CF">
        <w:rPr>
          <w:rFonts w:ascii="Times New Roman" w:hAnsi="Times New Roman" w:cs="Times New Roman"/>
          <w:sz w:val="24"/>
          <w:szCs w:val="24"/>
        </w:rPr>
        <w:fldChar w:fldCharType="separate"/>
      </w:r>
      <w:r w:rsidR="00B443CF">
        <w:rPr>
          <w:rFonts w:ascii="Times New Roman" w:hAnsi="Times New Roman" w:cs="Times New Roman"/>
          <w:noProof/>
          <w:sz w:val="24"/>
          <w:szCs w:val="24"/>
        </w:rPr>
        <w:t>(Reynolds and others 2019)</w:t>
      </w:r>
      <w:r w:rsidR="00B443CF">
        <w:rPr>
          <w:rFonts w:ascii="Times New Roman" w:hAnsi="Times New Roman" w:cs="Times New Roman"/>
          <w:sz w:val="24"/>
          <w:szCs w:val="24"/>
        </w:rPr>
        <w:fldChar w:fldCharType="end"/>
      </w:r>
      <w:r w:rsidRPr="00A75862">
        <w:rPr>
          <w:rFonts w:ascii="Times New Roman" w:hAnsi="Times New Roman" w:cs="Times New Roman"/>
          <w:sz w:val="24"/>
          <w:szCs w:val="24"/>
        </w:rPr>
        <w:t>. From one isolate, originally from a skin wound in a Springer Spaniel, researchers identified a known carbapenem resistance gene (</w:t>
      </w:r>
      <w:r w:rsidRPr="00B443CF">
        <w:rPr>
          <w:rFonts w:ascii="Times New Roman" w:hAnsi="Times New Roman" w:cs="Times New Roman"/>
          <w:i/>
          <w:sz w:val="24"/>
          <w:szCs w:val="24"/>
        </w:rPr>
        <w:t>bla</w:t>
      </w:r>
      <w:r w:rsidRPr="00B443CF">
        <w:rPr>
          <w:rFonts w:ascii="Times New Roman" w:hAnsi="Times New Roman" w:cs="Times New Roman"/>
          <w:sz w:val="24"/>
          <w:szCs w:val="24"/>
          <w:vertAlign w:val="subscript"/>
        </w:rPr>
        <w:t>NDM-5</w:t>
      </w:r>
      <w:r w:rsidRPr="00A75862">
        <w:rPr>
          <w:rFonts w:ascii="Times New Roman" w:hAnsi="Times New Roman" w:cs="Times New Roman"/>
          <w:sz w:val="24"/>
          <w:szCs w:val="24"/>
        </w:rPr>
        <w:t xml:space="preserve">). The gene </w:t>
      </w:r>
      <w:r w:rsidR="00B443CF">
        <w:rPr>
          <w:rFonts w:ascii="Times New Roman" w:hAnsi="Times New Roman" w:cs="Times New Roman"/>
          <w:sz w:val="24"/>
          <w:szCs w:val="24"/>
        </w:rPr>
        <w:t xml:space="preserve">was located on the same plasmid as </w:t>
      </w:r>
      <w:r w:rsidRPr="00A75862">
        <w:rPr>
          <w:rFonts w:ascii="Times New Roman" w:hAnsi="Times New Roman" w:cs="Times New Roman"/>
          <w:sz w:val="24"/>
          <w:szCs w:val="24"/>
        </w:rPr>
        <w:t xml:space="preserve">other </w:t>
      </w:r>
      <w:r w:rsidR="00B443CF">
        <w:rPr>
          <w:rFonts w:ascii="Times New Roman" w:hAnsi="Times New Roman" w:cs="Times New Roman"/>
          <w:sz w:val="24"/>
          <w:szCs w:val="24"/>
        </w:rPr>
        <w:t>genes conferring resistance to other antimicrobial classes,</w:t>
      </w:r>
      <w:r w:rsidRPr="00A75862">
        <w:rPr>
          <w:rFonts w:ascii="Times New Roman" w:hAnsi="Times New Roman" w:cs="Times New Roman"/>
          <w:sz w:val="24"/>
          <w:szCs w:val="24"/>
        </w:rPr>
        <w:t xml:space="preserve"> </w:t>
      </w:r>
      <w:r w:rsidR="00B443CF">
        <w:rPr>
          <w:rFonts w:ascii="Times New Roman" w:hAnsi="Times New Roman" w:cs="Times New Roman"/>
          <w:sz w:val="24"/>
          <w:szCs w:val="24"/>
        </w:rPr>
        <w:t xml:space="preserve">potentially demonstrating co-selection and maintenance of carbapenem resistance with use of other antimicrobials in </w:t>
      </w:r>
      <w:r w:rsidR="00B443CF" w:rsidRPr="002B5607">
        <w:rPr>
          <w:rFonts w:ascii="Times New Roman" w:hAnsi="Times New Roman" w:cs="Times New Roman"/>
          <w:sz w:val="24"/>
          <w:szCs w:val="24"/>
        </w:rPr>
        <w:t xml:space="preserve">companion animals. </w:t>
      </w:r>
      <w:r w:rsidRPr="002B5607">
        <w:rPr>
          <w:rFonts w:ascii="Times New Roman" w:hAnsi="Times New Roman" w:cs="Times New Roman"/>
          <w:sz w:val="24"/>
          <w:szCs w:val="24"/>
        </w:rPr>
        <w:t xml:space="preserve">This </w:t>
      </w:r>
      <w:r w:rsidR="00B443CF" w:rsidRPr="002B5607">
        <w:rPr>
          <w:rFonts w:ascii="Times New Roman" w:hAnsi="Times New Roman" w:cs="Times New Roman"/>
          <w:sz w:val="24"/>
          <w:szCs w:val="24"/>
        </w:rPr>
        <w:t xml:space="preserve">finding </w:t>
      </w:r>
      <w:r w:rsidRPr="002B5607">
        <w:rPr>
          <w:rFonts w:ascii="Times New Roman" w:hAnsi="Times New Roman" w:cs="Times New Roman"/>
          <w:sz w:val="24"/>
          <w:szCs w:val="24"/>
        </w:rPr>
        <w:t>highlights the perhaps growing potential of antibiotic use in pet animals to impact on human health.</w:t>
      </w:r>
    </w:p>
    <w:p w:rsidR="00F27DAA" w:rsidRPr="002B5607" w:rsidRDefault="00F27DAA" w:rsidP="00A87C54">
      <w:pPr>
        <w:spacing w:after="0" w:line="360" w:lineRule="auto"/>
        <w:jc w:val="both"/>
        <w:rPr>
          <w:rFonts w:ascii="Times New Roman" w:hAnsi="Times New Roman" w:cs="Times New Roman"/>
          <w:b/>
          <w:sz w:val="24"/>
          <w:szCs w:val="24"/>
        </w:rPr>
      </w:pPr>
    </w:p>
    <w:p w:rsidR="00C6727F" w:rsidRPr="002B5607" w:rsidRDefault="00C6727F" w:rsidP="00C6727F">
      <w:pPr>
        <w:spacing w:after="0" w:line="360" w:lineRule="auto"/>
        <w:jc w:val="both"/>
        <w:rPr>
          <w:rFonts w:ascii="Times New Roman" w:hAnsi="Times New Roman" w:cs="Times New Roman"/>
          <w:b/>
          <w:sz w:val="24"/>
          <w:szCs w:val="24"/>
        </w:rPr>
      </w:pPr>
      <w:r w:rsidRPr="002B5607">
        <w:rPr>
          <w:rFonts w:ascii="Times New Roman" w:hAnsi="Times New Roman" w:cs="Times New Roman"/>
          <w:b/>
          <w:sz w:val="24"/>
          <w:szCs w:val="24"/>
        </w:rPr>
        <w:t xml:space="preserve">Update on Canine Infectious Respiratory Disease complex and </w:t>
      </w:r>
      <w:proofErr w:type="spellStart"/>
      <w:r w:rsidRPr="002B5607">
        <w:rPr>
          <w:rFonts w:ascii="Times New Roman" w:hAnsi="Times New Roman" w:cs="Times New Roman"/>
          <w:b/>
          <w:i/>
          <w:sz w:val="24"/>
          <w:szCs w:val="24"/>
        </w:rPr>
        <w:t>Bordetella</w:t>
      </w:r>
      <w:proofErr w:type="spellEnd"/>
      <w:r w:rsidRPr="002B5607">
        <w:rPr>
          <w:rFonts w:ascii="Times New Roman" w:hAnsi="Times New Roman" w:cs="Times New Roman"/>
          <w:b/>
          <w:i/>
          <w:sz w:val="24"/>
          <w:szCs w:val="24"/>
        </w:rPr>
        <w:t xml:space="preserve"> </w:t>
      </w:r>
      <w:proofErr w:type="spellStart"/>
      <w:r w:rsidRPr="002B5607">
        <w:rPr>
          <w:rFonts w:ascii="Times New Roman" w:hAnsi="Times New Roman" w:cs="Times New Roman"/>
          <w:b/>
          <w:i/>
          <w:sz w:val="24"/>
          <w:szCs w:val="24"/>
        </w:rPr>
        <w:t>bronchiseptica</w:t>
      </w:r>
      <w:proofErr w:type="spellEnd"/>
      <w:r w:rsidRPr="002B5607">
        <w:rPr>
          <w:rFonts w:ascii="Times New Roman" w:hAnsi="Times New Roman" w:cs="Times New Roman"/>
          <w:b/>
          <w:sz w:val="24"/>
          <w:szCs w:val="24"/>
        </w:rPr>
        <w:t xml:space="preserve"> infection in dogs</w:t>
      </w:r>
    </w:p>
    <w:p w:rsidR="00C6727F" w:rsidRPr="002B5607" w:rsidRDefault="00C6727F" w:rsidP="00C6727F">
      <w:pPr>
        <w:spacing w:after="0" w:line="360" w:lineRule="auto"/>
        <w:jc w:val="both"/>
        <w:rPr>
          <w:rFonts w:ascii="Times New Roman" w:hAnsi="Times New Roman" w:cs="Times New Roman"/>
          <w:i/>
          <w:sz w:val="24"/>
          <w:szCs w:val="24"/>
        </w:rPr>
      </w:pPr>
      <w:r w:rsidRPr="002B5607">
        <w:rPr>
          <w:rFonts w:ascii="Times New Roman" w:hAnsi="Times New Roman" w:cs="Times New Roman"/>
          <w:i/>
          <w:sz w:val="24"/>
          <w:szCs w:val="24"/>
        </w:rPr>
        <w:t>Background</w:t>
      </w:r>
    </w:p>
    <w:p w:rsidR="00C6727F" w:rsidRPr="002B5607" w:rsidRDefault="00C6727F" w:rsidP="00C6727F">
      <w:pPr>
        <w:spacing w:after="0" w:line="360" w:lineRule="auto"/>
        <w:jc w:val="both"/>
        <w:rPr>
          <w:rFonts w:ascii="Times New Roman" w:hAnsi="Times New Roman" w:cs="Times New Roman"/>
          <w:sz w:val="24"/>
          <w:szCs w:val="24"/>
        </w:rPr>
      </w:pPr>
      <w:r w:rsidRPr="002B5607">
        <w:rPr>
          <w:rFonts w:ascii="Times New Roman" w:hAnsi="Times New Roman" w:cs="Times New Roman"/>
          <w:i/>
          <w:sz w:val="24"/>
          <w:szCs w:val="24"/>
        </w:rPr>
        <w:t>B</w:t>
      </w:r>
      <w:r w:rsidR="00954D76">
        <w:rPr>
          <w:rFonts w:ascii="Times New Roman" w:hAnsi="Times New Roman" w:cs="Times New Roman"/>
          <w:i/>
          <w:sz w:val="24"/>
          <w:szCs w:val="24"/>
        </w:rPr>
        <w:t>.</w:t>
      </w:r>
      <w:r w:rsidRPr="002B5607">
        <w:rPr>
          <w:rFonts w:ascii="Times New Roman" w:hAnsi="Times New Roman" w:cs="Times New Roman"/>
          <w:i/>
          <w:sz w:val="24"/>
          <w:szCs w:val="24"/>
        </w:rPr>
        <w:t xml:space="preserve"> </w:t>
      </w:r>
      <w:proofErr w:type="spellStart"/>
      <w:r w:rsidRPr="002B5607">
        <w:rPr>
          <w:rFonts w:ascii="Times New Roman" w:hAnsi="Times New Roman" w:cs="Times New Roman"/>
          <w:i/>
          <w:sz w:val="24"/>
          <w:szCs w:val="24"/>
        </w:rPr>
        <w:t>bronchiseptica</w:t>
      </w:r>
      <w:proofErr w:type="spellEnd"/>
      <w:r w:rsidRPr="002B5607">
        <w:rPr>
          <w:rFonts w:ascii="Times New Roman" w:hAnsi="Times New Roman" w:cs="Times New Roman"/>
          <w:sz w:val="24"/>
          <w:szCs w:val="24"/>
        </w:rPr>
        <w:t xml:space="preserve"> is a gram negative, aerobic coccobacillus. It forms part of the “kennel cough” or Canine Infectious Respiratory Disease complex (</w:t>
      </w:r>
      <w:proofErr w:type="spellStart"/>
      <w:r w:rsidRPr="002B5607">
        <w:rPr>
          <w:rFonts w:ascii="Times New Roman" w:hAnsi="Times New Roman" w:cs="Times New Roman"/>
          <w:sz w:val="24"/>
          <w:szCs w:val="24"/>
        </w:rPr>
        <w:t>CIRDc</w:t>
      </w:r>
      <w:proofErr w:type="spellEnd"/>
      <w:r w:rsidRPr="002B5607">
        <w:rPr>
          <w:rFonts w:ascii="Times New Roman" w:hAnsi="Times New Roman" w:cs="Times New Roman"/>
          <w:sz w:val="24"/>
          <w:szCs w:val="24"/>
        </w:rPr>
        <w:t xml:space="preserve">), the names given to commonly seen signs of upper respiratory tract infections in dogs. Despite its name, the syndrome is not confined to kennels and may be transmitted anywhere where dogs mix, including shows, training classes, parks and veterinary surgeries. Pathogenesis of </w:t>
      </w:r>
      <w:proofErr w:type="spellStart"/>
      <w:r w:rsidRPr="002B5607">
        <w:rPr>
          <w:rFonts w:ascii="Times New Roman" w:hAnsi="Times New Roman" w:cs="Times New Roman"/>
          <w:sz w:val="24"/>
          <w:szCs w:val="24"/>
        </w:rPr>
        <w:t>CIRDc</w:t>
      </w:r>
      <w:proofErr w:type="spellEnd"/>
      <w:r w:rsidRPr="002B5607">
        <w:rPr>
          <w:rFonts w:ascii="Times New Roman" w:hAnsi="Times New Roman" w:cs="Times New Roman"/>
          <w:sz w:val="24"/>
          <w:szCs w:val="24"/>
        </w:rPr>
        <w:t xml:space="preserve"> </w:t>
      </w:r>
      <w:proofErr w:type="gramStart"/>
      <w:r w:rsidRPr="002B5607">
        <w:rPr>
          <w:rFonts w:ascii="Times New Roman" w:hAnsi="Times New Roman" w:cs="Times New Roman"/>
          <w:sz w:val="24"/>
          <w:szCs w:val="24"/>
        </w:rPr>
        <w:t>is thought</w:t>
      </w:r>
      <w:proofErr w:type="gramEnd"/>
      <w:r w:rsidRPr="002B5607">
        <w:rPr>
          <w:rFonts w:ascii="Times New Roman" w:hAnsi="Times New Roman" w:cs="Times New Roman"/>
          <w:sz w:val="24"/>
          <w:szCs w:val="24"/>
        </w:rPr>
        <w:t xml:space="preserve"> to </w:t>
      </w:r>
      <w:r w:rsidR="00D0671D" w:rsidRPr="002B5607">
        <w:rPr>
          <w:rFonts w:ascii="Times New Roman" w:hAnsi="Times New Roman" w:cs="Times New Roman"/>
          <w:sz w:val="24"/>
          <w:szCs w:val="24"/>
        </w:rPr>
        <w:t xml:space="preserve">frequently </w:t>
      </w:r>
      <w:r w:rsidRPr="002B5607">
        <w:rPr>
          <w:rFonts w:ascii="Times New Roman" w:hAnsi="Times New Roman" w:cs="Times New Roman"/>
          <w:sz w:val="24"/>
          <w:szCs w:val="24"/>
        </w:rPr>
        <w:t xml:space="preserve">involve initial infection with an upper respiratory tract pathogen such as </w:t>
      </w:r>
      <w:r w:rsidR="00D0671D" w:rsidRPr="002B5607">
        <w:rPr>
          <w:rFonts w:ascii="Times New Roman" w:hAnsi="Times New Roman" w:cs="Times New Roman"/>
          <w:sz w:val="24"/>
          <w:szCs w:val="24"/>
        </w:rPr>
        <w:t>c</w:t>
      </w:r>
      <w:r w:rsidRPr="002B5607">
        <w:rPr>
          <w:rFonts w:ascii="Times New Roman" w:hAnsi="Times New Roman" w:cs="Times New Roman"/>
          <w:sz w:val="24"/>
          <w:szCs w:val="24"/>
        </w:rPr>
        <w:t xml:space="preserve">anine </w:t>
      </w:r>
      <w:r w:rsidR="00D0671D" w:rsidRPr="002B5607">
        <w:rPr>
          <w:rFonts w:ascii="Times New Roman" w:hAnsi="Times New Roman" w:cs="Times New Roman"/>
          <w:sz w:val="24"/>
          <w:szCs w:val="24"/>
        </w:rPr>
        <w:t>r</w:t>
      </w:r>
      <w:r w:rsidRPr="002B5607">
        <w:rPr>
          <w:rFonts w:ascii="Times New Roman" w:hAnsi="Times New Roman" w:cs="Times New Roman"/>
          <w:sz w:val="24"/>
          <w:szCs w:val="24"/>
        </w:rPr>
        <w:t xml:space="preserve">espiratory </w:t>
      </w:r>
      <w:r w:rsidR="00D0671D" w:rsidRPr="002B5607">
        <w:rPr>
          <w:rFonts w:ascii="Times New Roman" w:hAnsi="Times New Roman" w:cs="Times New Roman"/>
          <w:sz w:val="24"/>
          <w:szCs w:val="24"/>
        </w:rPr>
        <w:t>c</w:t>
      </w:r>
      <w:r w:rsidRPr="002B5607">
        <w:rPr>
          <w:rFonts w:ascii="Times New Roman" w:hAnsi="Times New Roman" w:cs="Times New Roman"/>
          <w:sz w:val="24"/>
          <w:szCs w:val="24"/>
        </w:rPr>
        <w:t>oronavirus (</w:t>
      </w:r>
      <w:proofErr w:type="spellStart"/>
      <w:r w:rsidRPr="002B5607">
        <w:rPr>
          <w:rFonts w:ascii="Times New Roman" w:hAnsi="Times New Roman" w:cs="Times New Roman"/>
          <w:sz w:val="24"/>
          <w:szCs w:val="24"/>
        </w:rPr>
        <w:t>CRCoV</w:t>
      </w:r>
      <w:proofErr w:type="spellEnd"/>
      <w:r w:rsidRPr="002B5607">
        <w:rPr>
          <w:rFonts w:ascii="Times New Roman" w:hAnsi="Times New Roman" w:cs="Times New Roman"/>
          <w:sz w:val="24"/>
          <w:szCs w:val="24"/>
        </w:rPr>
        <w:t xml:space="preserve">) or </w:t>
      </w:r>
      <w:r w:rsidR="00D0671D" w:rsidRPr="002B5607">
        <w:rPr>
          <w:rFonts w:ascii="Times New Roman" w:hAnsi="Times New Roman" w:cs="Times New Roman"/>
          <w:sz w:val="24"/>
          <w:szCs w:val="24"/>
        </w:rPr>
        <w:t>c</w:t>
      </w:r>
      <w:r w:rsidRPr="002B5607">
        <w:rPr>
          <w:rFonts w:ascii="Times New Roman" w:hAnsi="Times New Roman" w:cs="Times New Roman"/>
          <w:sz w:val="24"/>
          <w:szCs w:val="24"/>
        </w:rPr>
        <w:t xml:space="preserve">anine </w:t>
      </w:r>
      <w:r w:rsidR="00D0671D" w:rsidRPr="002B5607">
        <w:rPr>
          <w:rFonts w:ascii="Times New Roman" w:hAnsi="Times New Roman" w:cs="Times New Roman"/>
          <w:sz w:val="24"/>
          <w:szCs w:val="24"/>
        </w:rPr>
        <w:t>p</w:t>
      </w:r>
      <w:r w:rsidRPr="002B5607">
        <w:rPr>
          <w:rFonts w:ascii="Times New Roman" w:hAnsi="Times New Roman" w:cs="Times New Roman"/>
          <w:sz w:val="24"/>
          <w:szCs w:val="24"/>
        </w:rPr>
        <w:t xml:space="preserve">arainfluenza </w:t>
      </w:r>
      <w:r w:rsidR="00D0671D" w:rsidRPr="002B5607">
        <w:rPr>
          <w:rFonts w:ascii="Times New Roman" w:hAnsi="Times New Roman" w:cs="Times New Roman"/>
          <w:sz w:val="24"/>
          <w:szCs w:val="24"/>
        </w:rPr>
        <w:t>v</w:t>
      </w:r>
      <w:r w:rsidRPr="002B5607">
        <w:rPr>
          <w:rFonts w:ascii="Times New Roman" w:hAnsi="Times New Roman" w:cs="Times New Roman"/>
          <w:sz w:val="24"/>
          <w:szCs w:val="24"/>
        </w:rPr>
        <w:t>irus (</w:t>
      </w:r>
      <w:proofErr w:type="spellStart"/>
      <w:r w:rsidRPr="002B5607">
        <w:rPr>
          <w:rFonts w:ascii="Times New Roman" w:hAnsi="Times New Roman" w:cs="Times New Roman"/>
          <w:sz w:val="24"/>
          <w:szCs w:val="24"/>
        </w:rPr>
        <w:t>CPiV</w:t>
      </w:r>
      <w:proofErr w:type="spellEnd"/>
      <w:r w:rsidRPr="002B5607">
        <w:rPr>
          <w:rFonts w:ascii="Times New Roman" w:hAnsi="Times New Roman" w:cs="Times New Roman"/>
          <w:sz w:val="24"/>
          <w:szCs w:val="24"/>
        </w:rPr>
        <w:t xml:space="preserve">). This then facilitates secondary infection, often with opportunistic organisms already present in the respiratory tract, such as </w:t>
      </w:r>
      <w:r w:rsidRPr="002B5607">
        <w:rPr>
          <w:rFonts w:ascii="Times New Roman" w:hAnsi="Times New Roman" w:cs="Times New Roman"/>
          <w:i/>
          <w:sz w:val="24"/>
          <w:szCs w:val="24"/>
        </w:rPr>
        <w:t xml:space="preserve">Mycoplasma </w:t>
      </w:r>
      <w:proofErr w:type="spellStart"/>
      <w:r w:rsidRPr="002B5607">
        <w:rPr>
          <w:rFonts w:ascii="Times New Roman" w:hAnsi="Times New Roman" w:cs="Times New Roman"/>
          <w:i/>
          <w:sz w:val="24"/>
          <w:szCs w:val="24"/>
        </w:rPr>
        <w:t>cynos</w:t>
      </w:r>
      <w:proofErr w:type="spellEnd"/>
      <w:r w:rsidR="00954D76">
        <w:rPr>
          <w:rFonts w:ascii="Times New Roman" w:hAnsi="Times New Roman" w:cs="Times New Roman"/>
          <w:i/>
          <w:sz w:val="24"/>
          <w:szCs w:val="24"/>
        </w:rPr>
        <w:t>.</w:t>
      </w:r>
      <w:r w:rsidR="00D0671D" w:rsidRPr="002B5607">
        <w:rPr>
          <w:rFonts w:ascii="Times New Roman" w:hAnsi="Times New Roman" w:cs="Times New Roman"/>
          <w:i/>
          <w:sz w:val="24"/>
          <w:szCs w:val="24"/>
        </w:rPr>
        <w:t xml:space="preserve"> </w:t>
      </w:r>
      <w:r w:rsidRPr="002B5607">
        <w:rPr>
          <w:rFonts w:ascii="Times New Roman" w:hAnsi="Times New Roman" w:cs="Times New Roman"/>
          <w:i/>
          <w:sz w:val="24"/>
          <w:szCs w:val="24"/>
        </w:rPr>
        <w:t xml:space="preserve">B. </w:t>
      </w:r>
      <w:proofErr w:type="spellStart"/>
      <w:r w:rsidRPr="002B5607">
        <w:rPr>
          <w:rFonts w:ascii="Times New Roman" w:hAnsi="Times New Roman" w:cs="Times New Roman"/>
          <w:i/>
          <w:sz w:val="24"/>
          <w:szCs w:val="24"/>
        </w:rPr>
        <w:t>bronchiseptica</w:t>
      </w:r>
      <w:proofErr w:type="spellEnd"/>
      <w:r w:rsidRPr="002B5607">
        <w:rPr>
          <w:rFonts w:ascii="Times New Roman" w:hAnsi="Times New Roman" w:cs="Times New Roman"/>
          <w:sz w:val="24"/>
          <w:szCs w:val="24"/>
        </w:rPr>
        <w:t xml:space="preserve"> may play the role of either primary pathogen or secondary invader. In some parts of world, canine influenza viruses also contribute; these </w:t>
      </w:r>
      <w:proofErr w:type="gramStart"/>
      <w:r w:rsidRPr="002B5607">
        <w:rPr>
          <w:rFonts w:ascii="Times New Roman" w:hAnsi="Times New Roman" w:cs="Times New Roman"/>
          <w:sz w:val="24"/>
          <w:szCs w:val="24"/>
        </w:rPr>
        <w:t>are not yet thought</w:t>
      </w:r>
      <w:proofErr w:type="gramEnd"/>
      <w:r w:rsidRPr="002B5607">
        <w:rPr>
          <w:rFonts w:ascii="Times New Roman" w:hAnsi="Times New Roman" w:cs="Times New Roman"/>
          <w:sz w:val="24"/>
          <w:szCs w:val="24"/>
        </w:rPr>
        <w:t xml:space="preserve"> to be regularly circulating in the UK</w:t>
      </w:r>
      <w:r w:rsidR="00B443CF" w:rsidRPr="002B5607">
        <w:rPr>
          <w:rFonts w:ascii="Times New Roman" w:hAnsi="Times New Roman" w:cs="Times New Roman"/>
          <w:sz w:val="24"/>
          <w:szCs w:val="24"/>
        </w:rPr>
        <w:t xml:space="preserve"> </w:t>
      </w:r>
      <w:r w:rsidR="00B443CF" w:rsidRPr="002B5607">
        <w:rPr>
          <w:rFonts w:ascii="Times New Roman" w:hAnsi="Times New Roman" w:cs="Times New Roman"/>
          <w:sz w:val="24"/>
          <w:szCs w:val="24"/>
        </w:rPr>
        <w:fldChar w:fldCharType="begin">
          <w:fldData xml:space="preserve">PEVuZE5vdGU+PENpdGU+PEF1dGhvcj5TYW5jaGV6LVZpemNhaW5vPC9BdXRob3I+PFllYXI+MjAx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</w:fldData>
        </w:fldChar>
      </w:r>
      <w:r w:rsidR="00B443CF" w:rsidRPr="00833AC9">
        <w:rPr>
          <w:rFonts w:ascii="Times New Roman" w:hAnsi="Times New Roman" w:cs="Times New Roman"/>
          <w:sz w:val="24"/>
          <w:szCs w:val="24"/>
        </w:rPr>
        <w:instrText xml:space="preserve"> ADDIN EN.CITE </w:instrText>
      </w:r>
      <w:r w:rsidR="00B443CF" w:rsidRPr="00833AC9">
        <w:rPr>
          <w:rFonts w:ascii="Times New Roman" w:hAnsi="Times New Roman" w:cs="Times New Roman"/>
          <w:sz w:val="24"/>
          <w:szCs w:val="24"/>
        </w:rPr>
        <w:fldChar w:fldCharType="begin">
          <w:fldData xml:space="preserve">PEVuZE5vdGU+PENpdGU+PEF1dGhvcj5TYW5jaGV6LVZpemNhaW5vPC9BdXRob3I+PFllYXI+MjAx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</w:fldData>
        </w:fldChar>
      </w:r>
      <w:r w:rsidR="00B443CF" w:rsidRPr="00833AC9">
        <w:rPr>
          <w:rFonts w:ascii="Times New Roman" w:hAnsi="Times New Roman" w:cs="Times New Roman"/>
          <w:sz w:val="24"/>
          <w:szCs w:val="24"/>
        </w:rPr>
        <w:instrText xml:space="preserve"> ADDIN EN.CITE.DATA </w:instrText>
      </w:r>
      <w:r w:rsidR="00B443CF" w:rsidRPr="00833AC9">
        <w:rPr>
          <w:rFonts w:ascii="Times New Roman" w:hAnsi="Times New Roman" w:cs="Times New Roman"/>
          <w:sz w:val="24"/>
          <w:szCs w:val="24"/>
        </w:rPr>
      </w:r>
      <w:r w:rsidR="00B443CF" w:rsidRPr="00833AC9">
        <w:rPr>
          <w:rFonts w:ascii="Times New Roman" w:hAnsi="Times New Roman" w:cs="Times New Roman"/>
          <w:sz w:val="24"/>
          <w:szCs w:val="24"/>
        </w:rPr>
        <w:fldChar w:fldCharType="end"/>
      </w:r>
      <w:r w:rsidR="00B443CF" w:rsidRPr="00833AC9">
        <w:rPr>
          <w:rFonts w:ascii="Times New Roman" w:hAnsi="Times New Roman" w:cs="Times New Roman"/>
          <w:sz w:val="24"/>
          <w:szCs w:val="24"/>
        </w:rPr>
      </w:r>
      <w:r w:rsidR="00B443CF" w:rsidRPr="002B5607">
        <w:rPr>
          <w:rFonts w:ascii="Times New Roman" w:hAnsi="Times New Roman" w:cs="Times New Roman"/>
          <w:sz w:val="24"/>
          <w:szCs w:val="24"/>
        </w:rPr>
        <w:fldChar w:fldCharType="separate"/>
      </w:r>
      <w:r w:rsidR="00B443CF" w:rsidRPr="002B5607">
        <w:rPr>
          <w:rFonts w:ascii="Times New Roman" w:hAnsi="Times New Roman" w:cs="Times New Roman"/>
          <w:noProof/>
          <w:sz w:val="24"/>
          <w:szCs w:val="24"/>
        </w:rPr>
        <w:t>(</w:t>
      </w:r>
      <w:r w:rsidR="00833AC9" w:rsidRPr="00833AC9">
        <w:rPr>
          <w:rFonts w:ascii="Times New Roman" w:hAnsi="Times New Roman" w:cs="Times New Roman"/>
          <w:noProof/>
          <w:sz w:val="24"/>
          <w:szCs w:val="24"/>
        </w:rPr>
        <w:t xml:space="preserve"> </w:t>
      </w:r>
      <w:r w:rsidR="00833AC9" w:rsidRPr="002B5607">
        <w:rPr>
          <w:rFonts w:ascii="Times New Roman" w:hAnsi="Times New Roman" w:cs="Times New Roman"/>
          <w:noProof/>
          <w:sz w:val="24"/>
          <w:szCs w:val="24"/>
        </w:rPr>
        <w:t>Sánchez-Vizcaíno</w:t>
      </w:r>
      <w:r w:rsidR="00B443CF" w:rsidRPr="002B5607">
        <w:rPr>
          <w:rFonts w:ascii="Times New Roman" w:hAnsi="Times New Roman" w:cs="Times New Roman"/>
          <w:noProof/>
          <w:sz w:val="24"/>
          <w:szCs w:val="24"/>
        </w:rPr>
        <w:t xml:space="preserve"> and others 2016)</w:t>
      </w:r>
      <w:r w:rsidR="00B443CF" w:rsidRPr="002B5607">
        <w:rPr>
          <w:rFonts w:ascii="Times New Roman" w:hAnsi="Times New Roman" w:cs="Times New Roman"/>
          <w:sz w:val="24"/>
          <w:szCs w:val="24"/>
        </w:rPr>
        <w:fldChar w:fldCharType="end"/>
      </w:r>
      <w:r w:rsidRPr="002B5607">
        <w:rPr>
          <w:rFonts w:ascii="Times New Roman" w:hAnsi="Times New Roman" w:cs="Times New Roman"/>
          <w:sz w:val="24"/>
          <w:szCs w:val="24"/>
        </w:rPr>
        <w:t>.</w:t>
      </w:r>
    </w:p>
    <w:p w:rsidR="007D4B43" w:rsidRPr="002B5607" w:rsidRDefault="007D4B43" w:rsidP="00C6727F">
      <w:pPr>
        <w:spacing w:after="0" w:line="360" w:lineRule="auto"/>
        <w:jc w:val="both"/>
        <w:rPr>
          <w:rFonts w:ascii="Times New Roman" w:hAnsi="Times New Roman" w:cs="Times New Roman"/>
          <w:sz w:val="24"/>
          <w:szCs w:val="24"/>
        </w:rPr>
      </w:pPr>
    </w:p>
    <w:p w:rsidR="00C6727F" w:rsidRPr="002B5607" w:rsidRDefault="00C6727F" w:rsidP="00C6727F">
      <w:pPr>
        <w:spacing w:after="0" w:line="360" w:lineRule="auto"/>
        <w:jc w:val="both"/>
        <w:rPr>
          <w:rFonts w:ascii="Times New Roman" w:hAnsi="Times New Roman" w:cs="Times New Roman"/>
          <w:i/>
          <w:sz w:val="24"/>
          <w:szCs w:val="24"/>
        </w:rPr>
      </w:pPr>
      <w:r w:rsidRPr="002B5607">
        <w:rPr>
          <w:rFonts w:ascii="Times New Roman" w:hAnsi="Times New Roman" w:cs="Times New Roman"/>
          <w:i/>
          <w:sz w:val="24"/>
          <w:szCs w:val="24"/>
        </w:rPr>
        <w:t>Clinical signs</w:t>
      </w:r>
    </w:p>
    <w:p w:rsidR="00C6727F" w:rsidRPr="002B5607" w:rsidRDefault="00C6727F" w:rsidP="00C6727F">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A hacking cough is clinically typical of </w:t>
      </w:r>
      <w:proofErr w:type="spellStart"/>
      <w:r w:rsidRPr="002B5607">
        <w:rPr>
          <w:rFonts w:ascii="Times New Roman" w:hAnsi="Times New Roman" w:cs="Times New Roman"/>
          <w:sz w:val="24"/>
          <w:szCs w:val="24"/>
        </w:rPr>
        <w:t>CIRDc</w:t>
      </w:r>
      <w:proofErr w:type="spellEnd"/>
      <w:r w:rsidRPr="002B5607">
        <w:rPr>
          <w:rFonts w:ascii="Times New Roman" w:hAnsi="Times New Roman" w:cs="Times New Roman"/>
          <w:sz w:val="24"/>
          <w:szCs w:val="24"/>
        </w:rPr>
        <w:t xml:space="preserve">, though not </w:t>
      </w:r>
      <w:r w:rsidR="00126953" w:rsidRPr="002B5607">
        <w:rPr>
          <w:rFonts w:ascii="Times New Roman" w:hAnsi="Times New Roman" w:cs="Times New Roman"/>
          <w:sz w:val="24"/>
          <w:szCs w:val="24"/>
        </w:rPr>
        <w:t>pathognomonic</w:t>
      </w:r>
      <w:r w:rsidRPr="002B5607">
        <w:rPr>
          <w:rFonts w:ascii="Times New Roman" w:hAnsi="Times New Roman" w:cs="Times New Roman"/>
          <w:sz w:val="24"/>
          <w:szCs w:val="24"/>
        </w:rPr>
        <w:t xml:space="preserve"> of any one pathogen. Differentials include retching, regurgitation and oropharyngeal foreign body. In addition to the cough, dogs may have submandibular lymph node enlargement and mild </w:t>
      </w:r>
      <w:r w:rsidRPr="002B5607">
        <w:rPr>
          <w:rFonts w:ascii="Times New Roman" w:hAnsi="Times New Roman" w:cs="Times New Roman"/>
          <w:sz w:val="24"/>
          <w:szCs w:val="24"/>
        </w:rPr>
        <w:lastRenderedPageBreak/>
        <w:t xml:space="preserve">pyrexia. Whilst affected animals typically remain bright and well, in severe cases or particularly susceptible individuals, bronchopneumonia can occur, with associated increased respiratory effort, pyrexia and lethargy. Deaths are relatively uncommon. Where outbreaks of severe disease occur, aspects of husbandry such as ventilation, stress and biosecurity </w:t>
      </w:r>
      <w:proofErr w:type="gramStart"/>
      <w:r w:rsidRPr="002B5607">
        <w:rPr>
          <w:rFonts w:ascii="Times New Roman" w:hAnsi="Times New Roman" w:cs="Times New Roman"/>
          <w:sz w:val="24"/>
          <w:szCs w:val="24"/>
        </w:rPr>
        <w:t>should be assessed</w:t>
      </w:r>
      <w:proofErr w:type="gramEnd"/>
      <w:r w:rsidRPr="002B5607">
        <w:rPr>
          <w:rFonts w:ascii="Times New Roman" w:hAnsi="Times New Roman" w:cs="Times New Roman"/>
          <w:sz w:val="24"/>
          <w:szCs w:val="24"/>
        </w:rPr>
        <w:t xml:space="preserve"> and alternative pathogens such as </w:t>
      </w:r>
      <w:r w:rsidRPr="002B5607">
        <w:rPr>
          <w:rFonts w:ascii="Times New Roman" w:hAnsi="Times New Roman" w:cs="Times New Roman"/>
          <w:i/>
          <w:sz w:val="24"/>
          <w:szCs w:val="24"/>
        </w:rPr>
        <w:t xml:space="preserve">Streptococcus </w:t>
      </w:r>
      <w:proofErr w:type="spellStart"/>
      <w:r w:rsidRPr="002B5607">
        <w:rPr>
          <w:rFonts w:ascii="Times New Roman" w:hAnsi="Times New Roman" w:cs="Times New Roman"/>
          <w:i/>
          <w:sz w:val="24"/>
          <w:szCs w:val="24"/>
        </w:rPr>
        <w:t>equi</w:t>
      </w:r>
      <w:proofErr w:type="spellEnd"/>
      <w:r w:rsidRPr="002B5607">
        <w:rPr>
          <w:rFonts w:ascii="Times New Roman" w:hAnsi="Times New Roman" w:cs="Times New Roman"/>
          <w:i/>
          <w:sz w:val="24"/>
          <w:szCs w:val="24"/>
        </w:rPr>
        <w:t xml:space="preserve"> </w:t>
      </w:r>
      <w:proofErr w:type="spellStart"/>
      <w:r w:rsidRPr="002B5607">
        <w:rPr>
          <w:rFonts w:ascii="Times New Roman" w:hAnsi="Times New Roman" w:cs="Times New Roman"/>
          <w:i/>
          <w:sz w:val="24"/>
          <w:szCs w:val="24"/>
        </w:rPr>
        <w:t>zooepidemicus</w:t>
      </w:r>
      <w:proofErr w:type="spellEnd"/>
      <w:r w:rsidRPr="002B5607">
        <w:rPr>
          <w:rFonts w:ascii="Times New Roman" w:hAnsi="Times New Roman" w:cs="Times New Roman"/>
          <w:sz w:val="24"/>
          <w:szCs w:val="24"/>
        </w:rPr>
        <w:t xml:space="preserve"> </w:t>
      </w:r>
      <w:r w:rsidR="00D0671D" w:rsidRPr="002B5607">
        <w:rPr>
          <w:rFonts w:ascii="Times New Roman" w:hAnsi="Times New Roman" w:cs="Times New Roman"/>
          <w:sz w:val="24"/>
          <w:szCs w:val="24"/>
        </w:rPr>
        <w:t>consider</w:t>
      </w:r>
      <w:r w:rsidRPr="002B5607">
        <w:rPr>
          <w:rFonts w:ascii="Times New Roman" w:hAnsi="Times New Roman" w:cs="Times New Roman"/>
          <w:sz w:val="24"/>
          <w:szCs w:val="24"/>
        </w:rPr>
        <w:t>ed.</w:t>
      </w:r>
    </w:p>
    <w:p w:rsidR="007D4B43" w:rsidRPr="002B5607" w:rsidRDefault="007D4B43" w:rsidP="00C6727F">
      <w:pPr>
        <w:spacing w:after="0" w:line="360" w:lineRule="auto"/>
        <w:jc w:val="both"/>
        <w:rPr>
          <w:rFonts w:ascii="Times New Roman" w:hAnsi="Times New Roman" w:cs="Times New Roman"/>
          <w:sz w:val="24"/>
          <w:szCs w:val="24"/>
        </w:rPr>
      </w:pPr>
    </w:p>
    <w:p w:rsidR="00C6727F" w:rsidRPr="002B5607" w:rsidRDefault="00C6727F" w:rsidP="00C6727F">
      <w:pPr>
        <w:spacing w:after="0" w:line="360" w:lineRule="auto"/>
        <w:jc w:val="both"/>
        <w:rPr>
          <w:rFonts w:ascii="Times New Roman" w:hAnsi="Times New Roman" w:cs="Times New Roman"/>
          <w:i/>
          <w:sz w:val="24"/>
          <w:szCs w:val="24"/>
        </w:rPr>
      </w:pPr>
      <w:r w:rsidRPr="002B5607">
        <w:rPr>
          <w:rFonts w:ascii="Times New Roman" w:hAnsi="Times New Roman" w:cs="Times New Roman"/>
          <w:i/>
          <w:sz w:val="24"/>
          <w:szCs w:val="24"/>
        </w:rPr>
        <w:t>Diagnosis</w:t>
      </w:r>
    </w:p>
    <w:p w:rsidR="00C6727F" w:rsidRPr="002B5607" w:rsidRDefault="00C6727F" w:rsidP="00C6727F">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Diagnosis of </w:t>
      </w:r>
      <w:proofErr w:type="spellStart"/>
      <w:r w:rsidRPr="002B5607">
        <w:rPr>
          <w:rFonts w:ascii="Times New Roman" w:hAnsi="Times New Roman" w:cs="Times New Roman"/>
          <w:sz w:val="24"/>
          <w:szCs w:val="24"/>
        </w:rPr>
        <w:t>CIRDc</w:t>
      </w:r>
      <w:proofErr w:type="spellEnd"/>
      <w:r w:rsidRPr="002B5607">
        <w:rPr>
          <w:rFonts w:ascii="Times New Roman" w:hAnsi="Times New Roman" w:cs="Times New Roman"/>
          <w:sz w:val="24"/>
          <w:szCs w:val="24"/>
        </w:rPr>
        <w:t xml:space="preserve"> </w:t>
      </w:r>
      <w:proofErr w:type="gramStart"/>
      <w:r w:rsidRPr="002B5607">
        <w:rPr>
          <w:rFonts w:ascii="Times New Roman" w:hAnsi="Times New Roman" w:cs="Times New Roman"/>
          <w:sz w:val="24"/>
          <w:szCs w:val="24"/>
        </w:rPr>
        <w:t>is usually made</w:t>
      </w:r>
      <w:proofErr w:type="gramEnd"/>
      <w:r w:rsidRPr="002B5607">
        <w:rPr>
          <w:rFonts w:ascii="Times New Roman" w:hAnsi="Times New Roman" w:cs="Times New Roman"/>
          <w:sz w:val="24"/>
          <w:szCs w:val="24"/>
        </w:rPr>
        <w:t xml:space="preserve"> by the presence of characteristic clinical signs. Diagnostic testing is indicated in the presence of an outbreak, where the results could inform a change in policy (such as </w:t>
      </w:r>
      <w:r w:rsidR="001034D6">
        <w:rPr>
          <w:rFonts w:ascii="Times New Roman" w:hAnsi="Times New Roman" w:cs="Times New Roman"/>
          <w:sz w:val="24"/>
          <w:szCs w:val="24"/>
        </w:rPr>
        <w:t xml:space="preserve">therapy or </w:t>
      </w:r>
      <w:r w:rsidRPr="002B5607">
        <w:rPr>
          <w:rFonts w:ascii="Times New Roman" w:hAnsi="Times New Roman" w:cs="Times New Roman"/>
          <w:sz w:val="24"/>
          <w:szCs w:val="24"/>
        </w:rPr>
        <w:t xml:space="preserve">vaccination), or in individual cases where signs are severe or fail to resolve. For upper respiratory tract disease, a deep oropharyngeal swab </w:t>
      </w:r>
      <w:proofErr w:type="gramStart"/>
      <w:r w:rsidRPr="002B5607">
        <w:rPr>
          <w:rFonts w:ascii="Times New Roman" w:hAnsi="Times New Roman" w:cs="Times New Roman"/>
          <w:sz w:val="24"/>
          <w:szCs w:val="24"/>
        </w:rPr>
        <w:t>should be taken</w:t>
      </w:r>
      <w:proofErr w:type="gramEnd"/>
      <w:r w:rsidRPr="002B5607">
        <w:rPr>
          <w:rFonts w:ascii="Times New Roman" w:hAnsi="Times New Roman" w:cs="Times New Roman"/>
          <w:sz w:val="24"/>
          <w:szCs w:val="24"/>
        </w:rPr>
        <w:t xml:space="preserve">. </w:t>
      </w:r>
      <w:r w:rsidR="00D0671D" w:rsidRPr="002B5607">
        <w:rPr>
          <w:rFonts w:ascii="Times New Roman" w:hAnsi="Times New Roman" w:cs="Times New Roman"/>
          <w:sz w:val="24"/>
          <w:szCs w:val="24"/>
        </w:rPr>
        <w:t xml:space="preserve">A number of </w:t>
      </w:r>
      <w:r w:rsidRPr="002B5607">
        <w:rPr>
          <w:rFonts w:ascii="Times New Roman" w:hAnsi="Times New Roman" w:cs="Times New Roman"/>
          <w:sz w:val="24"/>
          <w:szCs w:val="24"/>
        </w:rPr>
        <w:t xml:space="preserve">PCR </w:t>
      </w:r>
      <w:r w:rsidR="00D0671D" w:rsidRPr="002B5607">
        <w:rPr>
          <w:rFonts w:ascii="Times New Roman" w:hAnsi="Times New Roman" w:cs="Times New Roman"/>
          <w:sz w:val="24"/>
          <w:szCs w:val="24"/>
        </w:rPr>
        <w:t xml:space="preserve">panel tests are available, and </w:t>
      </w:r>
      <w:r w:rsidRPr="002B5607">
        <w:rPr>
          <w:rFonts w:ascii="Times New Roman" w:hAnsi="Times New Roman" w:cs="Times New Roman"/>
          <w:sz w:val="24"/>
          <w:szCs w:val="24"/>
        </w:rPr>
        <w:t xml:space="preserve">can be helpful in checking for the presence of </w:t>
      </w:r>
      <w:r w:rsidR="00296DFE" w:rsidRPr="002B5607">
        <w:rPr>
          <w:rFonts w:ascii="Times New Roman" w:hAnsi="Times New Roman" w:cs="Times New Roman"/>
          <w:sz w:val="24"/>
          <w:szCs w:val="24"/>
        </w:rPr>
        <w:t xml:space="preserve">several </w:t>
      </w:r>
      <w:r w:rsidRPr="002B5607">
        <w:rPr>
          <w:rFonts w:ascii="Times New Roman" w:hAnsi="Times New Roman" w:cs="Times New Roman"/>
          <w:sz w:val="24"/>
          <w:szCs w:val="24"/>
        </w:rPr>
        <w:t>organisms</w:t>
      </w:r>
      <w:r w:rsidR="00296DFE" w:rsidRPr="002B5607">
        <w:rPr>
          <w:rFonts w:ascii="Times New Roman" w:hAnsi="Times New Roman" w:cs="Times New Roman"/>
          <w:sz w:val="24"/>
          <w:szCs w:val="24"/>
        </w:rPr>
        <w:t xml:space="preserve"> simultaneously</w:t>
      </w:r>
      <w:r w:rsidR="00D0671D" w:rsidRPr="002B5607">
        <w:rPr>
          <w:rFonts w:ascii="Times New Roman" w:hAnsi="Times New Roman" w:cs="Times New Roman"/>
          <w:sz w:val="24"/>
          <w:szCs w:val="24"/>
        </w:rPr>
        <w:t xml:space="preserve">. Diagnostic results need to </w:t>
      </w:r>
      <w:proofErr w:type="gramStart"/>
      <w:r w:rsidR="00D0671D" w:rsidRPr="002B5607">
        <w:rPr>
          <w:rFonts w:ascii="Times New Roman" w:hAnsi="Times New Roman" w:cs="Times New Roman"/>
          <w:sz w:val="24"/>
          <w:szCs w:val="24"/>
        </w:rPr>
        <w:t>be interpreted</w:t>
      </w:r>
      <w:proofErr w:type="gramEnd"/>
      <w:r w:rsidR="00D0671D" w:rsidRPr="002B5607">
        <w:rPr>
          <w:rFonts w:ascii="Times New Roman" w:hAnsi="Times New Roman" w:cs="Times New Roman"/>
          <w:sz w:val="24"/>
          <w:szCs w:val="24"/>
        </w:rPr>
        <w:t xml:space="preserve"> with care </w:t>
      </w:r>
      <w:r w:rsidRPr="002B5607">
        <w:rPr>
          <w:rFonts w:ascii="Times New Roman" w:hAnsi="Times New Roman" w:cs="Times New Roman"/>
          <w:sz w:val="24"/>
          <w:szCs w:val="24"/>
        </w:rPr>
        <w:t xml:space="preserve">since some of the components of </w:t>
      </w:r>
      <w:proofErr w:type="spellStart"/>
      <w:r w:rsidRPr="002B5607">
        <w:rPr>
          <w:rFonts w:ascii="Times New Roman" w:hAnsi="Times New Roman" w:cs="Times New Roman"/>
          <w:sz w:val="24"/>
          <w:szCs w:val="24"/>
        </w:rPr>
        <w:t>CIRD</w:t>
      </w:r>
      <w:r w:rsidR="00126953" w:rsidRPr="002B5607">
        <w:rPr>
          <w:rFonts w:ascii="Times New Roman" w:hAnsi="Times New Roman" w:cs="Times New Roman"/>
          <w:sz w:val="24"/>
          <w:szCs w:val="24"/>
        </w:rPr>
        <w:t>c</w:t>
      </w:r>
      <w:proofErr w:type="spellEnd"/>
      <w:r w:rsidRPr="002B5607">
        <w:rPr>
          <w:rFonts w:ascii="Times New Roman" w:hAnsi="Times New Roman" w:cs="Times New Roman"/>
          <w:sz w:val="24"/>
          <w:szCs w:val="24"/>
        </w:rPr>
        <w:t xml:space="preserve"> </w:t>
      </w:r>
      <w:r w:rsidR="00954D76">
        <w:rPr>
          <w:rFonts w:ascii="Times New Roman" w:hAnsi="Times New Roman" w:cs="Times New Roman"/>
          <w:sz w:val="24"/>
          <w:szCs w:val="24"/>
        </w:rPr>
        <w:t>can be</w:t>
      </w:r>
      <w:r w:rsidRPr="002B5607">
        <w:rPr>
          <w:rFonts w:ascii="Times New Roman" w:hAnsi="Times New Roman" w:cs="Times New Roman"/>
          <w:sz w:val="24"/>
          <w:szCs w:val="24"/>
        </w:rPr>
        <w:t xml:space="preserve"> part of normal respiratory tract flora. Additionally, </w:t>
      </w:r>
      <w:proofErr w:type="spellStart"/>
      <w:r w:rsidRPr="002B5607">
        <w:rPr>
          <w:rFonts w:ascii="Times New Roman" w:hAnsi="Times New Roman" w:cs="Times New Roman"/>
          <w:sz w:val="24"/>
          <w:szCs w:val="24"/>
        </w:rPr>
        <w:t>CIRDc</w:t>
      </w:r>
      <w:proofErr w:type="spellEnd"/>
      <w:r w:rsidRPr="002B5607">
        <w:rPr>
          <w:rFonts w:ascii="Times New Roman" w:hAnsi="Times New Roman" w:cs="Times New Roman"/>
          <w:sz w:val="24"/>
          <w:szCs w:val="24"/>
        </w:rPr>
        <w:t xml:space="preserve"> may involve different pathogens at different stages of infection. Therefore</w:t>
      </w:r>
      <w:r w:rsidR="00954D76">
        <w:rPr>
          <w:rFonts w:ascii="Times New Roman" w:hAnsi="Times New Roman" w:cs="Times New Roman"/>
          <w:sz w:val="24"/>
          <w:szCs w:val="24"/>
        </w:rPr>
        <w:t>,</w:t>
      </w:r>
      <w:r w:rsidRPr="002B5607">
        <w:rPr>
          <w:rFonts w:ascii="Times New Roman" w:hAnsi="Times New Roman" w:cs="Times New Roman"/>
          <w:sz w:val="24"/>
          <w:szCs w:val="24"/>
        </w:rPr>
        <w:t xml:space="preserve"> in an outbreak, sampling several dogs at different stages of infection may be helpful. </w:t>
      </w:r>
    </w:p>
    <w:p w:rsidR="007D4B43" w:rsidRPr="002B5607" w:rsidRDefault="007D4B43" w:rsidP="00C6727F">
      <w:pPr>
        <w:spacing w:after="0" w:line="360" w:lineRule="auto"/>
        <w:jc w:val="both"/>
        <w:rPr>
          <w:rFonts w:ascii="Times New Roman" w:hAnsi="Times New Roman" w:cs="Times New Roman"/>
          <w:sz w:val="24"/>
          <w:szCs w:val="24"/>
        </w:rPr>
      </w:pPr>
    </w:p>
    <w:p w:rsidR="00C6727F" w:rsidRPr="002B5607" w:rsidRDefault="00C6727F" w:rsidP="00C6727F">
      <w:pPr>
        <w:spacing w:after="0" w:line="360" w:lineRule="auto"/>
        <w:jc w:val="both"/>
        <w:rPr>
          <w:rFonts w:ascii="Times New Roman" w:hAnsi="Times New Roman" w:cs="Times New Roman"/>
          <w:i/>
          <w:sz w:val="24"/>
          <w:szCs w:val="24"/>
        </w:rPr>
      </w:pPr>
      <w:r w:rsidRPr="002B5607">
        <w:rPr>
          <w:rFonts w:ascii="Times New Roman" w:hAnsi="Times New Roman" w:cs="Times New Roman"/>
          <w:i/>
          <w:sz w:val="24"/>
          <w:szCs w:val="24"/>
        </w:rPr>
        <w:t>Treatment</w:t>
      </w:r>
    </w:p>
    <w:p w:rsidR="00C6727F" w:rsidRPr="002B5607" w:rsidRDefault="00C6727F" w:rsidP="00C6727F">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For most dogs with </w:t>
      </w:r>
      <w:proofErr w:type="spellStart"/>
      <w:r w:rsidRPr="002B5607">
        <w:rPr>
          <w:rFonts w:ascii="Times New Roman" w:hAnsi="Times New Roman" w:cs="Times New Roman"/>
          <w:sz w:val="24"/>
          <w:szCs w:val="24"/>
        </w:rPr>
        <w:t>CIRDc</w:t>
      </w:r>
      <w:proofErr w:type="spellEnd"/>
      <w:r w:rsidRPr="002B5607">
        <w:rPr>
          <w:rFonts w:ascii="Times New Roman" w:hAnsi="Times New Roman" w:cs="Times New Roman"/>
          <w:sz w:val="24"/>
          <w:szCs w:val="24"/>
        </w:rPr>
        <w:t xml:space="preserve">, specific </w:t>
      </w:r>
      <w:r w:rsidR="007717B3">
        <w:rPr>
          <w:rFonts w:ascii="Times New Roman" w:hAnsi="Times New Roman" w:cs="Times New Roman"/>
          <w:sz w:val="24"/>
          <w:szCs w:val="24"/>
        </w:rPr>
        <w:t>antibiotic</w:t>
      </w:r>
      <w:r w:rsidRPr="002B5607">
        <w:rPr>
          <w:rFonts w:ascii="Times New Roman" w:hAnsi="Times New Roman" w:cs="Times New Roman"/>
          <w:sz w:val="24"/>
          <w:szCs w:val="24"/>
        </w:rPr>
        <w:t xml:space="preserve"> therapy is not necessary, with symptomatic treatment (avoiding pulling on collars, rest and NSAIDS if needed) being sufficient. Use of antitussives is contentious. International Society for Companion Animal Infectious Diseases (ISCAID) guidelines suggest empirical use of </w:t>
      </w:r>
      <w:r w:rsidR="007717B3">
        <w:rPr>
          <w:rFonts w:ascii="Times New Roman" w:hAnsi="Times New Roman" w:cs="Times New Roman"/>
          <w:sz w:val="24"/>
          <w:szCs w:val="24"/>
        </w:rPr>
        <w:t>antibiotics</w:t>
      </w:r>
      <w:r w:rsidR="007717B3" w:rsidRPr="002B5607">
        <w:rPr>
          <w:rFonts w:ascii="Times New Roman" w:hAnsi="Times New Roman" w:cs="Times New Roman"/>
          <w:sz w:val="24"/>
          <w:szCs w:val="24"/>
        </w:rPr>
        <w:t xml:space="preserve"> </w:t>
      </w:r>
      <w:r w:rsidRPr="002B5607">
        <w:rPr>
          <w:rFonts w:ascii="Times New Roman" w:hAnsi="Times New Roman" w:cs="Times New Roman"/>
          <w:sz w:val="24"/>
          <w:szCs w:val="24"/>
        </w:rPr>
        <w:t xml:space="preserve">where there is a mucopurulent discharge alongside signs of lethargy, pyrexia or anorexia </w:t>
      </w:r>
      <w:r w:rsidRPr="002B5607">
        <w:rPr>
          <w:rFonts w:ascii="Times New Roman" w:hAnsi="Times New Roman" w:cs="Times New Roman"/>
          <w:sz w:val="24"/>
          <w:szCs w:val="24"/>
        </w:rPr>
        <w:fldChar w:fldCharType="begin"/>
      </w:r>
      <w:r w:rsidR="007D4B43" w:rsidRPr="002B5607">
        <w:rPr>
          <w:rFonts w:ascii="Times New Roman" w:hAnsi="Times New Roman" w:cs="Times New Roman"/>
          <w:sz w:val="24"/>
          <w:szCs w:val="24"/>
        </w:rPr>
        <w:instrText xml:space="preserve"> ADDIN EN.CITE &lt;EndNote&gt;&lt;Cite&gt;&lt;Author&gt;Lappin&lt;/Author&gt;&lt;Year&gt;2017&lt;/Year&gt;&lt;RecNum&gt;94&lt;/RecNum&gt;&lt;DisplayText&gt;(Lappin and others 2017)&lt;/DisplayText&gt;&lt;record&gt;&lt;rec-number&gt;94&lt;/rec-number&gt;&lt;foreign-keys&gt;&lt;key app="EN" db-id="tt990ewwdeptavepzzqp5rp3ddw2xvdrs0xt" timestamp="1552316731"&gt;94&lt;/key&gt;&lt;/foreign-keys&gt;&lt;ref-type name="Journal Article"&gt;17&lt;/ref-type&gt;&lt;contributors&gt;&lt;authors&gt;&lt;author&gt;Lappin, M. R.&lt;/author&gt;&lt;author&gt;Blondeau, J.&lt;/author&gt;&lt;author&gt;Boothe, D.&lt;/author&gt;&lt;author&gt;Breitschwerdt, E. B.&lt;/author&gt;&lt;author&gt;Guardabassi, L.&lt;/author&gt;&lt;author&gt;Lloyd, D. H.&lt;/author&gt;&lt;author&gt;Papich, M. G.&lt;/author&gt;&lt;author&gt;Rankin, S. C.&lt;/author&gt;&lt;author&gt;Sykes, J. E.&lt;/author&gt;&lt;author&gt;Turnidge, J.&lt;/author&gt;&lt;author&gt;Weese, J. S.&lt;/author&gt;&lt;/authors&gt;&lt;/contributors&gt;&lt;titles&gt;&lt;title&gt;Antimicrobial use Guidelines for Treatment of Respiratory Tract Disease in Dogs and Cats: Antimicrobial Guidelines Working Group of the International Society for Companion Animal Infectious Diseases&lt;/title&gt;&lt;secondary-title&gt;Journal of veterinary internal medicine&lt;/secondary-title&gt;&lt;/titles&gt;&lt;periodical&gt;&lt;full-title&gt;Journal of veterinary internal medicine&lt;/full-title&gt;&lt;/periodical&gt;&lt;pages&gt;279-294&lt;/pages&gt;&lt;volume&gt;31&lt;/volume&gt;&lt;number&gt;2&lt;/number&gt;&lt;edition&gt;02/10&lt;/edition&gt;&lt;dates&gt;&lt;year&gt;2017&lt;/year&gt;&lt;pub-dates&gt;&lt;date&gt;Mar-Apr&lt;/date&gt;&lt;/pub-dates&gt;&lt;/dates&gt;&lt;publisher&gt;John Wiley and Sons Inc.&lt;/publisher&gt;&lt;isbn&gt;1939-1676&amp;#xD;0891-6640&lt;/isbn&gt;&lt;accession-num&gt;28185306&lt;/accession-num&gt;&lt;urls&gt;&lt;related-urls&gt;&lt;url&gt;https://www.ncbi.nlm.nih.gov/pubmed/28185306&lt;/url&gt;&lt;url&gt;https://www.ncbi.nlm.nih.gov/pmc/PMC5354050/&lt;/url&gt;&lt;/related-urls&gt;&lt;/urls&gt;&lt;electronic-resource-num&gt;10.1111/jvim.14627&lt;/electronic-resource-num&gt;&lt;remote-database-name&gt;PubMed&lt;/remote-database-name&gt;&lt;/record&gt;&lt;/Cite&gt;&lt;/EndNote&gt;</w:instrText>
      </w:r>
      <w:r w:rsidRPr="002B5607">
        <w:rPr>
          <w:rFonts w:ascii="Times New Roman" w:hAnsi="Times New Roman" w:cs="Times New Roman"/>
          <w:sz w:val="24"/>
          <w:szCs w:val="24"/>
        </w:rPr>
        <w:fldChar w:fldCharType="separate"/>
      </w:r>
      <w:r w:rsidR="007D4B43" w:rsidRPr="002B5607">
        <w:rPr>
          <w:rFonts w:ascii="Times New Roman" w:hAnsi="Times New Roman" w:cs="Times New Roman"/>
          <w:noProof/>
          <w:sz w:val="24"/>
          <w:szCs w:val="24"/>
        </w:rPr>
        <w:t>(Lappin and others 2017)</w:t>
      </w:r>
      <w:r w:rsidRPr="002B5607">
        <w:rPr>
          <w:rFonts w:ascii="Times New Roman" w:hAnsi="Times New Roman" w:cs="Times New Roman"/>
          <w:sz w:val="24"/>
          <w:szCs w:val="24"/>
        </w:rPr>
        <w:fldChar w:fldCharType="end"/>
      </w:r>
      <w:r w:rsidRPr="002B5607">
        <w:rPr>
          <w:rFonts w:ascii="Times New Roman" w:hAnsi="Times New Roman" w:cs="Times New Roman"/>
          <w:sz w:val="24"/>
          <w:szCs w:val="24"/>
        </w:rPr>
        <w:t xml:space="preserve">. BSAVA PROTECT </w:t>
      </w:r>
      <w:r w:rsidR="00126953" w:rsidRPr="002B5607">
        <w:rPr>
          <w:rFonts w:ascii="Times New Roman" w:hAnsi="Times New Roman" w:cs="Times New Roman"/>
          <w:sz w:val="24"/>
          <w:szCs w:val="24"/>
        </w:rPr>
        <w:t xml:space="preserve">ME </w:t>
      </w:r>
      <w:r w:rsidRPr="002B5607">
        <w:rPr>
          <w:rFonts w:ascii="Times New Roman" w:hAnsi="Times New Roman" w:cs="Times New Roman"/>
          <w:sz w:val="24"/>
          <w:szCs w:val="24"/>
        </w:rPr>
        <w:t xml:space="preserve">suggests that </w:t>
      </w:r>
      <w:r w:rsidR="007717B3">
        <w:rPr>
          <w:rFonts w:ascii="Times New Roman" w:hAnsi="Times New Roman" w:cs="Times New Roman"/>
          <w:sz w:val="24"/>
          <w:szCs w:val="24"/>
        </w:rPr>
        <w:t>antibiotics</w:t>
      </w:r>
      <w:r w:rsidR="007717B3" w:rsidRPr="002B5607">
        <w:rPr>
          <w:rFonts w:ascii="Times New Roman" w:hAnsi="Times New Roman" w:cs="Times New Roman"/>
          <w:sz w:val="24"/>
          <w:szCs w:val="24"/>
        </w:rPr>
        <w:t xml:space="preserve"> </w:t>
      </w:r>
      <w:r w:rsidRPr="002B5607">
        <w:rPr>
          <w:rFonts w:ascii="Times New Roman" w:hAnsi="Times New Roman" w:cs="Times New Roman"/>
          <w:sz w:val="24"/>
          <w:szCs w:val="24"/>
        </w:rPr>
        <w:t xml:space="preserve">are </w:t>
      </w:r>
      <w:r w:rsidRPr="002B5607">
        <w:rPr>
          <w:rFonts w:ascii="Times New Roman" w:eastAsia="Times New Roman" w:hAnsi="Times New Roman" w:cs="Times New Roman"/>
          <w:sz w:val="24"/>
          <w:szCs w:val="24"/>
        </w:rPr>
        <w:t xml:space="preserve">only indicated if clinical signs persist for greater than 10 days and/or the dog is systemically unwell </w:t>
      </w:r>
      <w:r w:rsidRPr="002B5607">
        <w:rPr>
          <w:rFonts w:ascii="Times New Roman" w:eastAsia="Times New Roman" w:hAnsi="Times New Roman" w:cs="Times New Roman"/>
          <w:sz w:val="24"/>
          <w:szCs w:val="24"/>
        </w:rPr>
        <w:fldChar w:fldCharType="begin"/>
      </w:r>
      <w:r w:rsidR="007D4B43" w:rsidRPr="002B5607">
        <w:rPr>
          <w:rFonts w:ascii="Times New Roman" w:eastAsia="Times New Roman" w:hAnsi="Times New Roman" w:cs="Times New Roman"/>
          <w:sz w:val="24"/>
          <w:szCs w:val="24"/>
        </w:rPr>
        <w:instrText xml:space="preserve"> ADDIN EN.CITE &lt;EndNote&gt;&lt;Cite&gt;&lt;Year&gt;2018&lt;/Year&gt;&lt;RecNum&gt;100&lt;/RecNum&gt;&lt;DisplayText&gt;(BSAVA/SAMSoc 2018)&lt;/DisplayText&gt;&lt;record&gt;&lt;rec-number&gt;100&lt;/rec-number&gt;&lt;foreign-keys&gt;&lt;key app="EN" db-id="tt990ewwdeptavepzzqp5rp3ddw2xvdrs0xt" timestamp="1553680263"&gt;100&lt;/key&gt;&lt;/foreign-keys&gt;&lt;ref-type name="Book Section"&gt;5&lt;/ref-type&gt;&lt;contributors&gt;&lt;authors&gt;&lt;author&gt;BSAVA/SAMSoc&lt;/author&gt;&lt;/authors&gt;&lt;/contributors&gt;&lt;titles&gt;&lt;title&gt;PROTECT ME&lt;/title&gt;&lt;secondary-title&gt;BSAVA/SAMSoc Guide to Responsible Use of Antibacterials: PROTECT ME&lt;/secondary-title&gt;&lt;/titles&gt;&lt;dates&gt;&lt;year&gt;2018&lt;/year&gt;&lt;/dates&gt;&lt;publisher&gt;British Small Animal Veterinary Association&lt;/publisher&gt;&lt;urls&gt;&lt;related-urls&gt;&lt;url&gt;https://www.bsavalibrary.com/content/chapter/10.22233/9781910443644.chap6_1&lt;/url&gt;&lt;/related-urls&gt;&lt;/urls&gt;&lt;electronic-resource-num&gt;doi:https://doi.org/10.22233/9781910443644.6.1&lt;/electronic-resource-num&gt;&lt;/record&gt;&lt;/Cite&gt;&lt;/EndNote&gt;</w:instrText>
      </w:r>
      <w:r w:rsidRPr="002B5607">
        <w:rPr>
          <w:rFonts w:ascii="Times New Roman" w:eastAsia="Times New Roman" w:hAnsi="Times New Roman" w:cs="Times New Roman"/>
          <w:sz w:val="24"/>
          <w:szCs w:val="24"/>
        </w:rPr>
        <w:fldChar w:fldCharType="separate"/>
      </w:r>
      <w:r w:rsidR="007D4B43" w:rsidRPr="002B5607">
        <w:rPr>
          <w:rFonts w:ascii="Times New Roman" w:eastAsia="Times New Roman" w:hAnsi="Times New Roman" w:cs="Times New Roman"/>
          <w:noProof/>
          <w:sz w:val="24"/>
          <w:szCs w:val="24"/>
        </w:rPr>
        <w:t>(BSAVA/SAMSoc 2018)</w:t>
      </w:r>
      <w:r w:rsidRPr="002B5607">
        <w:rPr>
          <w:rFonts w:ascii="Times New Roman" w:eastAsia="Times New Roman" w:hAnsi="Times New Roman" w:cs="Times New Roman"/>
          <w:sz w:val="24"/>
          <w:szCs w:val="24"/>
        </w:rPr>
        <w:fldChar w:fldCharType="end"/>
      </w:r>
      <w:r w:rsidRPr="002B5607">
        <w:rPr>
          <w:rFonts w:ascii="Times New Roman" w:eastAsia="Times New Roman" w:hAnsi="Times New Roman" w:cs="Times New Roman"/>
          <w:sz w:val="24"/>
          <w:szCs w:val="24"/>
        </w:rPr>
        <w:t xml:space="preserve">. </w:t>
      </w:r>
      <w:r w:rsidRPr="002B5607">
        <w:rPr>
          <w:rFonts w:ascii="Times New Roman" w:hAnsi="Times New Roman" w:cs="Times New Roman"/>
          <w:sz w:val="24"/>
          <w:szCs w:val="24"/>
        </w:rPr>
        <w:t xml:space="preserve"> Where necessary, both guidelines suggest doxycycline or potentiated </w:t>
      </w:r>
      <w:proofErr w:type="spellStart"/>
      <w:r w:rsidRPr="002B5607">
        <w:rPr>
          <w:rFonts w:ascii="Times New Roman" w:hAnsi="Times New Roman" w:cs="Times New Roman"/>
          <w:sz w:val="24"/>
          <w:szCs w:val="24"/>
        </w:rPr>
        <w:t>amoxycillin</w:t>
      </w:r>
      <w:proofErr w:type="spellEnd"/>
      <w:r w:rsidRPr="002B5607">
        <w:rPr>
          <w:rFonts w:ascii="Times New Roman" w:hAnsi="Times New Roman" w:cs="Times New Roman"/>
          <w:sz w:val="24"/>
          <w:szCs w:val="24"/>
        </w:rPr>
        <w:t xml:space="preserve"> as the first choice </w:t>
      </w:r>
      <w:r w:rsidR="007717B3">
        <w:rPr>
          <w:rFonts w:ascii="Times New Roman" w:hAnsi="Times New Roman" w:cs="Times New Roman"/>
          <w:sz w:val="24"/>
          <w:szCs w:val="24"/>
        </w:rPr>
        <w:t>antibiotics</w:t>
      </w:r>
      <w:r w:rsidRPr="002B5607">
        <w:rPr>
          <w:rFonts w:ascii="Times New Roman" w:hAnsi="Times New Roman" w:cs="Times New Roman"/>
          <w:sz w:val="24"/>
          <w:szCs w:val="24"/>
        </w:rPr>
        <w:t>. Where cases fail to resolve</w:t>
      </w:r>
      <w:r w:rsidR="001034D6">
        <w:rPr>
          <w:rFonts w:ascii="Times New Roman" w:hAnsi="Times New Roman" w:cs="Times New Roman"/>
          <w:sz w:val="24"/>
          <w:szCs w:val="24"/>
        </w:rPr>
        <w:t>,</w:t>
      </w:r>
      <w:r w:rsidRPr="002B5607">
        <w:rPr>
          <w:rFonts w:ascii="Times New Roman" w:hAnsi="Times New Roman" w:cs="Times New Roman"/>
          <w:sz w:val="24"/>
          <w:szCs w:val="24"/>
        </w:rPr>
        <w:t xml:space="preserve"> or </w:t>
      </w:r>
      <w:r w:rsidR="001034D6">
        <w:rPr>
          <w:rFonts w:ascii="Times New Roman" w:hAnsi="Times New Roman" w:cs="Times New Roman"/>
          <w:sz w:val="24"/>
          <w:szCs w:val="24"/>
        </w:rPr>
        <w:t xml:space="preserve">if </w:t>
      </w:r>
      <w:r w:rsidRPr="002B5607">
        <w:rPr>
          <w:rFonts w:ascii="Times New Roman" w:hAnsi="Times New Roman" w:cs="Times New Roman"/>
          <w:sz w:val="24"/>
          <w:szCs w:val="24"/>
        </w:rPr>
        <w:t xml:space="preserve">the lower respiratory tract is involved, </w:t>
      </w:r>
      <w:proofErr w:type="gramStart"/>
      <w:r w:rsidRPr="002B5607">
        <w:rPr>
          <w:rFonts w:ascii="Times New Roman" w:hAnsi="Times New Roman" w:cs="Times New Roman"/>
          <w:sz w:val="24"/>
          <w:szCs w:val="24"/>
        </w:rPr>
        <w:t>culture and sensitivity</w:t>
      </w:r>
      <w:proofErr w:type="gramEnd"/>
      <w:r w:rsidRPr="002B5607">
        <w:rPr>
          <w:rFonts w:ascii="Times New Roman" w:hAnsi="Times New Roman" w:cs="Times New Roman"/>
          <w:sz w:val="24"/>
          <w:szCs w:val="24"/>
        </w:rPr>
        <w:t xml:space="preserve"> and further investigations such as </w:t>
      </w:r>
      <w:proofErr w:type="spellStart"/>
      <w:r w:rsidRPr="002B5607">
        <w:rPr>
          <w:rFonts w:ascii="Times New Roman" w:hAnsi="Times New Roman" w:cs="Times New Roman"/>
          <w:sz w:val="24"/>
          <w:szCs w:val="24"/>
        </w:rPr>
        <w:t>broncho</w:t>
      </w:r>
      <w:proofErr w:type="spellEnd"/>
      <w:r w:rsidRPr="002B5607">
        <w:rPr>
          <w:rFonts w:ascii="Times New Roman" w:hAnsi="Times New Roman" w:cs="Times New Roman"/>
          <w:sz w:val="24"/>
          <w:szCs w:val="24"/>
        </w:rPr>
        <w:t>-alveolar lavage may be indicated.</w:t>
      </w:r>
    </w:p>
    <w:p w:rsidR="007D4B43" w:rsidRPr="002B5607" w:rsidRDefault="007D4B43" w:rsidP="00C6727F">
      <w:pPr>
        <w:spacing w:after="0" w:line="360" w:lineRule="auto"/>
        <w:jc w:val="both"/>
        <w:rPr>
          <w:rFonts w:ascii="Times New Roman" w:hAnsi="Times New Roman" w:cs="Times New Roman"/>
          <w:sz w:val="24"/>
          <w:szCs w:val="24"/>
        </w:rPr>
      </w:pPr>
    </w:p>
    <w:p w:rsidR="00C6727F" w:rsidRPr="002B5607" w:rsidRDefault="00C6727F" w:rsidP="00C6727F">
      <w:pPr>
        <w:spacing w:after="0" w:line="360" w:lineRule="auto"/>
        <w:jc w:val="both"/>
        <w:rPr>
          <w:rFonts w:ascii="Times New Roman" w:hAnsi="Times New Roman" w:cs="Times New Roman"/>
          <w:i/>
          <w:sz w:val="24"/>
          <w:szCs w:val="24"/>
        </w:rPr>
      </w:pPr>
      <w:r w:rsidRPr="002B5607">
        <w:rPr>
          <w:rFonts w:ascii="Times New Roman" w:hAnsi="Times New Roman" w:cs="Times New Roman"/>
          <w:i/>
          <w:sz w:val="24"/>
          <w:szCs w:val="24"/>
        </w:rPr>
        <w:t>Control</w:t>
      </w:r>
    </w:p>
    <w:p w:rsidR="00C6727F" w:rsidRPr="002B5607" w:rsidRDefault="00296DFE" w:rsidP="00C6727F">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Several pathogens involved in </w:t>
      </w:r>
      <w:proofErr w:type="spellStart"/>
      <w:r w:rsidRPr="002B5607">
        <w:rPr>
          <w:rFonts w:ascii="Times New Roman" w:hAnsi="Times New Roman" w:cs="Times New Roman"/>
          <w:sz w:val="24"/>
          <w:szCs w:val="24"/>
        </w:rPr>
        <w:t>CIRDc</w:t>
      </w:r>
      <w:proofErr w:type="spellEnd"/>
      <w:r w:rsidRPr="002B5607">
        <w:rPr>
          <w:rFonts w:ascii="Times New Roman" w:hAnsi="Times New Roman" w:cs="Times New Roman"/>
          <w:sz w:val="24"/>
          <w:szCs w:val="24"/>
        </w:rPr>
        <w:t xml:space="preserve"> are part of canine core vaccines. </w:t>
      </w:r>
      <w:r w:rsidR="00C6727F" w:rsidRPr="002B5607">
        <w:rPr>
          <w:rFonts w:ascii="Times New Roman" w:hAnsi="Times New Roman" w:cs="Times New Roman"/>
          <w:sz w:val="24"/>
          <w:szCs w:val="24"/>
        </w:rPr>
        <w:t xml:space="preserve">In the UK, </w:t>
      </w:r>
      <w:proofErr w:type="spellStart"/>
      <w:r w:rsidR="00C6727F" w:rsidRPr="002B5607">
        <w:rPr>
          <w:rFonts w:ascii="Times New Roman" w:hAnsi="Times New Roman" w:cs="Times New Roman"/>
          <w:i/>
          <w:sz w:val="24"/>
          <w:szCs w:val="24"/>
        </w:rPr>
        <w:t>Bordetella</w:t>
      </w:r>
      <w:proofErr w:type="spellEnd"/>
      <w:r w:rsidR="00C6727F" w:rsidRPr="002B5607">
        <w:rPr>
          <w:rFonts w:ascii="Times New Roman" w:hAnsi="Times New Roman" w:cs="Times New Roman"/>
          <w:sz w:val="24"/>
          <w:szCs w:val="24"/>
        </w:rPr>
        <w:t xml:space="preserve"> vaccination </w:t>
      </w:r>
      <w:proofErr w:type="gramStart"/>
      <w:r w:rsidR="00C6727F" w:rsidRPr="002B5607">
        <w:rPr>
          <w:rFonts w:ascii="Times New Roman" w:hAnsi="Times New Roman" w:cs="Times New Roman"/>
          <w:sz w:val="24"/>
          <w:szCs w:val="24"/>
        </w:rPr>
        <w:t>is given</w:t>
      </w:r>
      <w:proofErr w:type="gramEnd"/>
      <w:r w:rsidR="00C6727F" w:rsidRPr="002B5607">
        <w:rPr>
          <w:rFonts w:ascii="Times New Roman" w:hAnsi="Times New Roman" w:cs="Times New Roman"/>
          <w:sz w:val="24"/>
          <w:szCs w:val="24"/>
        </w:rPr>
        <w:t xml:space="preserve"> </w:t>
      </w:r>
      <w:proofErr w:type="spellStart"/>
      <w:r w:rsidR="00C6727F" w:rsidRPr="002B5607">
        <w:rPr>
          <w:rFonts w:ascii="Times New Roman" w:hAnsi="Times New Roman" w:cs="Times New Roman"/>
          <w:sz w:val="24"/>
          <w:szCs w:val="24"/>
        </w:rPr>
        <w:t>intranasally</w:t>
      </w:r>
      <w:proofErr w:type="spellEnd"/>
      <w:r w:rsidR="00C6727F" w:rsidRPr="002B5607">
        <w:rPr>
          <w:rFonts w:ascii="Times New Roman" w:hAnsi="Times New Roman" w:cs="Times New Roman"/>
          <w:sz w:val="24"/>
          <w:szCs w:val="24"/>
        </w:rPr>
        <w:t xml:space="preserve">, often combined with </w:t>
      </w:r>
      <w:proofErr w:type="spellStart"/>
      <w:r w:rsidR="00C6727F" w:rsidRPr="002B5607">
        <w:rPr>
          <w:rFonts w:ascii="Times New Roman" w:hAnsi="Times New Roman" w:cs="Times New Roman"/>
          <w:sz w:val="24"/>
          <w:szCs w:val="24"/>
        </w:rPr>
        <w:t>CPiV</w:t>
      </w:r>
      <w:proofErr w:type="spellEnd"/>
      <w:r w:rsidR="00C6727F" w:rsidRPr="002B5607">
        <w:rPr>
          <w:rFonts w:ascii="Times New Roman" w:hAnsi="Times New Roman" w:cs="Times New Roman"/>
          <w:sz w:val="24"/>
          <w:szCs w:val="24"/>
        </w:rPr>
        <w:t>; elsewhere subcutaneous and oral vaccines exist. Muc</w:t>
      </w:r>
      <w:r w:rsidR="001034D6">
        <w:rPr>
          <w:rFonts w:ascii="Times New Roman" w:hAnsi="Times New Roman" w:cs="Times New Roman"/>
          <w:sz w:val="24"/>
          <w:szCs w:val="24"/>
        </w:rPr>
        <w:t>osal immunity commences within three</w:t>
      </w:r>
      <w:r w:rsidR="00C6727F" w:rsidRPr="002B5607">
        <w:rPr>
          <w:rFonts w:ascii="Times New Roman" w:hAnsi="Times New Roman" w:cs="Times New Roman"/>
          <w:sz w:val="24"/>
          <w:szCs w:val="24"/>
        </w:rPr>
        <w:t xml:space="preserve"> days. As the vaccine is live, </w:t>
      </w:r>
      <w:r w:rsidRPr="002B5607">
        <w:rPr>
          <w:rFonts w:ascii="Times New Roman" w:hAnsi="Times New Roman" w:cs="Times New Roman"/>
          <w:sz w:val="24"/>
          <w:szCs w:val="24"/>
        </w:rPr>
        <w:t xml:space="preserve">some </w:t>
      </w:r>
      <w:r w:rsidR="00C6727F" w:rsidRPr="002B5607">
        <w:rPr>
          <w:rFonts w:ascii="Times New Roman" w:hAnsi="Times New Roman" w:cs="Times New Roman"/>
          <w:sz w:val="24"/>
          <w:szCs w:val="24"/>
        </w:rPr>
        <w:t xml:space="preserve">dogs may have a transient cough for several days afterwards. It is essential to note that </w:t>
      </w:r>
      <w:r w:rsidR="00C6727F" w:rsidRPr="002B5607">
        <w:rPr>
          <w:rFonts w:ascii="Times New Roman" w:hAnsi="Times New Roman" w:cs="Times New Roman"/>
          <w:sz w:val="24"/>
          <w:szCs w:val="24"/>
        </w:rPr>
        <w:lastRenderedPageBreak/>
        <w:t xml:space="preserve">vaccination will not fully prevent clinical </w:t>
      </w:r>
      <w:proofErr w:type="spellStart"/>
      <w:r w:rsidR="00C6727F" w:rsidRPr="002B5607">
        <w:rPr>
          <w:rFonts w:ascii="Times New Roman" w:hAnsi="Times New Roman" w:cs="Times New Roman"/>
          <w:sz w:val="24"/>
          <w:szCs w:val="24"/>
        </w:rPr>
        <w:t>CIRDc</w:t>
      </w:r>
      <w:proofErr w:type="spellEnd"/>
      <w:r w:rsidR="00C6727F" w:rsidRPr="002B5607">
        <w:rPr>
          <w:rFonts w:ascii="Times New Roman" w:hAnsi="Times New Roman" w:cs="Times New Roman"/>
          <w:sz w:val="24"/>
          <w:szCs w:val="24"/>
        </w:rPr>
        <w:t xml:space="preserve"> due to the range of </w:t>
      </w:r>
      <w:proofErr w:type="gramStart"/>
      <w:r w:rsidR="00C6727F" w:rsidRPr="002B5607">
        <w:rPr>
          <w:rFonts w:ascii="Times New Roman" w:hAnsi="Times New Roman" w:cs="Times New Roman"/>
          <w:sz w:val="24"/>
          <w:szCs w:val="24"/>
        </w:rPr>
        <w:t>pathogens which</w:t>
      </w:r>
      <w:proofErr w:type="gramEnd"/>
      <w:r w:rsidR="00C6727F" w:rsidRPr="002B5607">
        <w:rPr>
          <w:rFonts w:ascii="Times New Roman" w:hAnsi="Times New Roman" w:cs="Times New Roman"/>
          <w:sz w:val="24"/>
          <w:szCs w:val="24"/>
        </w:rPr>
        <w:t xml:space="preserve"> contribute to this syndrome. Following natural infection, dogs may shed </w:t>
      </w:r>
      <w:proofErr w:type="spellStart"/>
      <w:r w:rsidR="00C6727F" w:rsidRPr="002B5607">
        <w:rPr>
          <w:rFonts w:ascii="Times New Roman" w:hAnsi="Times New Roman" w:cs="Times New Roman"/>
          <w:i/>
          <w:sz w:val="24"/>
          <w:szCs w:val="24"/>
        </w:rPr>
        <w:t>Bordetella</w:t>
      </w:r>
      <w:proofErr w:type="spellEnd"/>
      <w:r w:rsidR="00C6727F" w:rsidRPr="002B5607">
        <w:rPr>
          <w:rFonts w:ascii="Times New Roman" w:hAnsi="Times New Roman" w:cs="Times New Roman"/>
          <w:sz w:val="24"/>
          <w:szCs w:val="24"/>
        </w:rPr>
        <w:t xml:space="preserve"> at diminishing levels for up to 12 weeks, with transmission mainly via aerosol. Therefore restricting social mixing of dogs recovering from </w:t>
      </w:r>
      <w:proofErr w:type="spellStart"/>
      <w:r w:rsidR="00C6727F" w:rsidRPr="002B5607">
        <w:rPr>
          <w:rFonts w:ascii="Times New Roman" w:hAnsi="Times New Roman" w:cs="Times New Roman"/>
          <w:sz w:val="24"/>
          <w:szCs w:val="24"/>
        </w:rPr>
        <w:t>CIRDc</w:t>
      </w:r>
      <w:proofErr w:type="spellEnd"/>
      <w:r w:rsidR="00C6727F" w:rsidRPr="002B5607">
        <w:rPr>
          <w:rFonts w:ascii="Times New Roman" w:hAnsi="Times New Roman" w:cs="Times New Roman"/>
          <w:sz w:val="24"/>
          <w:szCs w:val="24"/>
        </w:rPr>
        <w:t xml:space="preserve"> is important in limiting spread.</w:t>
      </w:r>
    </w:p>
    <w:p w:rsidR="007D4B43" w:rsidRPr="002B5607" w:rsidRDefault="007D4B43" w:rsidP="00C6727F">
      <w:pPr>
        <w:spacing w:after="0" w:line="360" w:lineRule="auto"/>
        <w:jc w:val="both"/>
        <w:rPr>
          <w:rFonts w:ascii="Times New Roman" w:hAnsi="Times New Roman" w:cs="Times New Roman"/>
          <w:sz w:val="24"/>
          <w:szCs w:val="24"/>
        </w:rPr>
      </w:pPr>
    </w:p>
    <w:p w:rsidR="00C6727F" w:rsidRPr="002B5607" w:rsidRDefault="00C6727F" w:rsidP="00C6727F">
      <w:pPr>
        <w:spacing w:after="0" w:line="360" w:lineRule="auto"/>
        <w:jc w:val="both"/>
        <w:rPr>
          <w:rFonts w:ascii="Times New Roman" w:hAnsi="Times New Roman" w:cs="Times New Roman"/>
          <w:i/>
          <w:sz w:val="24"/>
          <w:szCs w:val="24"/>
        </w:rPr>
      </w:pPr>
      <w:r w:rsidRPr="002B5607">
        <w:rPr>
          <w:rFonts w:ascii="Times New Roman" w:hAnsi="Times New Roman" w:cs="Times New Roman"/>
          <w:i/>
          <w:sz w:val="24"/>
          <w:szCs w:val="24"/>
        </w:rPr>
        <w:t>Zoonotic potential and cross-species transmission</w:t>
      </w:r>
    </w:p>
    <w:p w:rsidR="00C6727F" w:rsidRPr="002B5607" w:rsidRDefault="00C6727F" w:rsidP="00C6727F">
      <w:pPr>
        <w:spacing w:after="0" w:line="360" w:lineRule="auto"/>
        <w:jc w:val="both"/>
        <w:rPr>
          <w:rFonts w:ascii="Times New Roman" w:hAnsi="Times New Roman" w:cs="Times New Roman"/>
          <w:sz w:val="24"/>
          <w:szCs w:val="24"/>
        </w:rPr>
      </w:pPr>
      <w:r w:rsidRPr="002B5607">
        <w:rPr>
          <w:rFonts w:ascii="Times New Roman" w:hAnsi="Times New Roman" w:cs="Times New Roman"/>
          <w:i/>
          <w:sz w:val="24"/>
          <w:szCs w:val="24"/>
        </w:rPr>
        <w:t xml:space="preserve">B. </w:t>
      </w:r>
      <w:proofErr w:type="spellStart"/>
      <w:r w:rsidRPr="002B5607">
        <w:rPr>
          <w:rFonts w:ascii="Times New Roman" w:hAnsi="Times New Roman" w:cs="Times New Roman"/>
          <w:i/>
          <w:sz w:val="24"/>
          <w:szCs w:val="24"/>
        </w:rPr>
        <w:t>bronchiseptica</w:t>
      </w:r>
      <w:proofErr w:type="spellEnd"/>
      <w:r w:rsidRPr="002B5607">
        <w:rPr>
          <w:rFonts w:ascii="Times New Roman" w:hAnsi="Times New Roman" w:cs="Times New Roman"/>
          <w:sz w:val="24"/>
          <w:szCs w:val="24"/>
        </w:rPr>
        <w:t xml:space="preserve"> is a rare but potentially serious zoonosis </w:t>
      </w:r>
      <w:r w:rsidRPr="002B5607">
        <w:rPr>
          <w:rFonts w:ascii="Times New Roman" w:hAnsi="Times New Roman" w:cs="Times New Roman"/>
          <w:sz w:val="24"/>
          <w:szCs w:val="24"/>
        </w:rPr>
        <w:fldChar w:fldCharType="begin">
          <w:fldData xml:space="preserve">PEVuZE5vdGU+PENpdGU+PEF1dGhvcj5HYXJjaWEtZGUtbGEtRnVlbnRlPC9BdXRob3I+PFllYXI+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</w:fldData>
        </w:fldChar>
      </w:r>
      <w:r w:rsidR="007D4B43" w:rsidRPr="002B5607">
        <w:rPr>
          <w:rFonts w:ascii="Times New Roman" w:hAnsi="Times New Roman" w:cs="Times New Roman"/>
          <w:sz w:val="24"/>
          <w:szCs w:val="24"/>
        </w:rPr>
        <w:instrText xml:space="preserve"> ADDIN EN.CITE </w:instrText>
      </w:r>
      <w:r w:rsidR="007D4B43" w:rsidRPr="002B5607">
        <w:rPr>
          <w:rFonts w:ascii="Times New Roman" w:hAnsi="Times New Roman" w:cs="Times New Roman"/>
          <w:sz w:val="24"/>
          <w:szCs w:val="24"/>
        </w:rPr>
        <w:fldChar w:fldCharType="begin">
          <w:fldData xml:space="preserve">PEVuZE5vdGU+PENpdGU+PEF1dGhvcj5HYXJjaWEtZGUtbGEtRnVlbnRlPC9BdXRob3I+PFllYXI+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</w:fldData>
        </w:fldChar>
      </w:r>
      <w:r w:rsidR="007D4B43" w:rsidRPr="002B5607">
        <w:rPr>
          <w:rFonts w:ascii="Times New Roman" w:hAnsi="Times New Roman" w:cs="Times New Roman"/>
          <w:sz w:val="24"/>
          <w:szCs w:val="24"/>
        </w:rPr>
        <w:instrText xml:space="preserve"> ADDIN EN.CITE.DATA </w:instrText>
      </w:r>
      <w:r w:rsidR="007D4B43" w:rsidRPr="002B5607">
        <w:rPr>
          <w:rFonts w:ascii="Times New Roman" w:hAnsi="Times New Roman" w:cs="Times New Roman"/>
          <w:sz w:val="24"/>
          <w:szCs w:val="24"/>
        </w:rPr>
      </w:r>
      <w:r w:rsidR="007D4B43" w:rsidRPr="002B5607">
        <w:rPr>
          <w:rFonts w:ascii="Times New Roman" w:hAnsi="Times New Roman" w:cs="Times New Roman"/>
          <w:sz w:val="24"/>
          <w:szCs w:val="24"/>
        </w:rPr>
        <w:fldChar w:fldCharType="end"/>
      </w:r>
      <w:r w:rsidRPr="002B5607">
        <w:rPr>
          <w:rFonts w:ascii="Times New Roman" w:hAnsi="Times New Roman" w:cs="Times New Roman"/>
          <w:sz w:val="24"/>
          <w:szCs w:val="24"/>
        </w:rPr>
      </w:r>
      <w:r w:rsidRPr="002B5607">
        <w:rPr>
          <w:rFonts w:ascii="Times New Roman" w:hAnsi="Times New Roman" w:cs="Times New Roman"/>
          <w:sz w:val="24"/>
          <w:szCs w:val="24"/>
        </w:rPr>
        <w:fldChar w:fldCharType="separate"/>
      </w:r>
      <w:r w:rsidR="007D4B43" w:rsidRPr="002B5607">
        <w:rPr>
          <w:rFonts w:ascii="Times New Roman" w:hAnsi="Times New Roman" w:cs="Times New Roman"/>
          <w:noProof/>
          <w:sz w:val="24"/>
          <w:szCs w:val="24"/>
        </w:rPr>
        <w:t>(Garcia-de-la-Fuente and others 2015)</w:t>
      </w:r>
      <w:r w:rsidRPr="002B5607">
        <w:rPr>
          <w:rFonts w:ascii="Times New Roman" w:hAnsi="Times New Roman" w:cs="Times New Roman"/>
          <w:sz w:val="24"/>
          <w:szCs w:val="24"/>
        </w:rPr>
        <w:fldChar w:fldCharType="end"/>
      </w:r>
      <w:r w:rsidRPr="002B5607">
        <w:rPr>
          <w:rFonts w:ascii="Times New Roman" w:hAnsi="Times New Roman" w:cs="Times New Roman"/>
          <w:sz w:val="24"/>
          <w:szCs w:val="24"/>
        </w:rPr>
        <w:t xml:space="preserve">. Case reports of infections in cystic fibrosis and transplant patients have documented serious sequelae and even death </w:t>
      </w:r>
      <w:r w:rsidRPr="002B5607">
        <w:rPr>
          <w:rFonts w:ascii="Times New Roman" w:hAnsi="Times New Roman" w:cs="Times New Roman"/>
          <w:sz w:val="24"/>
          <w:szCs w:val="24"/>
        </w:rPr>
        <w:fldChar w:fldCharType="begin">
          <w:fldData xml:space="preserve">PEVuZE5vdGU+PENpdGU+PEF1dGhvcj5OZXI8L0F1dGhvcj48WWVhcj4yMDAzPC9ZZWFyPjxSZWNO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</w:fldData>
        </w:fldChar>
      </w:r>
      <w:r w:rsidR="007D4B43" w:rsidRPr="002B5607">
        <w:rPr>
          <w:rFonts w:ascii="Times New Roman" w:hAnsi="Times New Roman" w:cs="Times New Roman"/>
          <w:sz w:val="24"/>
          <w:szCs w:val="24"/>
        </w:rPr>
        <w:instrText xml:space="preserve"> ADDIN EN.CITE </w:instrText>
      </w:r>
      <w:r w:rsidR="007D4B43" w:rsidRPr="002B5607">
        <w:rPr>
          <w:rFonts w:ascii="Times New Roman" w:hAnsi="Times New Roman" w:cs="Times New Roman"/>
          <w:sz w:val="24"/>
          <w:szCs w:val="24"/>
        </w:rPr>
        <w:fldChar w:fldCharType="begin">
          <w:fldData xml:space="preserve">PEVuZE5vdGU+PENpdGU+PEF1dGhvcj5OZXI8L0F1dGhvcj48WWVhcj4yMDAzPC9ZZWFyPjxSZWNO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</w:fldData>
        </w:fldChar>
      </w:r>
      <w:r w:rsidR="007D4B43" w:rsidRPr="002B5607">
        <w:rPr>
          <w:rFonts w:ascii="Times New Roman" w:hAnsi="Times New Roman" w:cs="Times New Roman"/>
          <w:sz w:val="24"/>
          <w:szCs w:val="24"/>
        </w:rPr>
        <w:instrText xml:space="preserve"> ADDIN EN.CITE.DATA </w:instrText>
      </w:r>
      <w:r w:rsidR="007D4B43" w:rsidRPr="002B5607">
        <w:rPr>
          <w:rFonts w:ascii="Times New Roman" w:hAnsi="Times New Roman" w:cs="Times New Roman"/>
          <w:sz w:val="24"/>
          <w:szCs w:val="24"/>
        </w:rPr>
      </w:r>
      <w:r w:rsidR="007D4B43" w:rsidRPr="002B5607">
        <w:rPr>
          <w:rFonts w:ascii="Times New Roman" w:hAnsi="Times New Roman" w:cs="Times New Roman"/>
          <w:sz w:val="24"/>
          <w:szCs w:val="24"/>
        </w:rPr>
        <w:fldChar w:fldCharType="end"/>
      </w:r>
      <w:r w:rsidRPr="002B5607">
        <w:rPr>
          <w:rFonts w:ascii="Times New Roman" w:hAnsi="Times New Roman" w:cs="Times New Roman"/>
          <w:sz w:val="24"/>
          <w:szCs w:val="24"/>
        </w:rPr>
      </w:r>
      <w:r w:rsidRPr="002B5607">
        <w:rPr>
          <w:rFonts w:ascii="Times New Roman" w:hAnsi="Times New Roman" w:cs="Times New Roman"/>
          <w:sz w:val="24"/>
          <w:szCs w:val="24"/>
        </w:rPr>
        <w:fldChar w:fldCharType="separate"/>
      </w:r>
      <w:r w:rsidR="007D4B43" w:rsidRPr="002B5607">
        <w:rPr>
          <w:rFonts w:ascii="Times New Roman" w:hAnsi="Times New Roman" w:cs="Times New Roman"/>
          <w:noProof/>
          <w:sz w:val="24"/>
          <w:szCs w:val="24"/>
        </w:rPr>
        <w:t>(Brady and others 2014; Ner and others 2003)</w:t>
      </w:r>
      <w:r w:rsidRPr="002B5607">
        <w:rPr>
          <w:rFonts w:ascii="Times New Roman" w:hAnsi="Times New Roman" w:cs="Times New Roman"/>
          <w:sz w:val="24"/>
          <w:szCs w:val="24"/>
        </w:rPr>
        <w:fldChar w:fldCharType="end"/>
      </w:r>
      <w:r w:rsidRPr="002B5607">
        <w:rPr>
          <w:rFonts w:ascii="Times New Roman" w:hAnsi="Times New Roman" w:cs="Times New Roman"/>
          <w:sz w:val="24"/>
          <w:szCs w:val="24"/>
        </w:rPr>
        <w:t>.</w:t>
      </w:r>
      <w:r w:rsidR="00296DFE" w:rsidRPr="002B5607">
        <w:rPr>
          <w:rFonts w:ascii="Times New Roman" w:hAnsi="Times New Roman" w:cs="Times New Roman"/>
          <w:sz w:val="24"/>
          <w:szCs w:val="24"/>
        </w:rPr>
        <w:t xml:space="preserve"> </w:t>
      </w:r>
      <w:r w:rsidRPr="002B5607">
        <w:rPr>
          <w:rFonts w:ascii="Times New Roman" w:hAnsi="Times New Roman" w:cs="Times New Roman"/>
          <w:sz w:val="24"/>
          <w:szCs w:val="24"/>
        </w:rPr>
        <w:t xml:space="preserve">Zoonotic transmission following vaccination (including the administrator, handler and owner) is thought to be possible but extremely rare </w:t>
      </w:r>
      <w:r w:rsidRPr="002B5607">
        <w:rPr>
          <w:rFonts w:ascii="Times New Roman" w:hAnsi="Times New Roman" w:cs="Times New Roman"/>
          <w:sz w:val="24"/>
          <w:szCs w:val="24"/>
        </w:rPr>
        <w:fldChar w:fldCharType="begin">
          <w:fldData xml:space="preserve">PEVuZE5vdGU+PENpdGU+PEF1dGhvcj5HaXNlbDwvQXV0aG9yPjxZZWFyPjIwMTA8L1llYXI+PFJl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</w:fldData>
        </w:fldChar>
      </w:r>
      <w:r w:rsidR="007D4B43" w:rsidRPr="002B5607">
        <w:rPr>
          <w:rFonts w:ascii="Times New Roman" w:hAnsi="Times New Roman" w:cs="Times New Roman"/>
          <w:sz w:val="24"/>
          <w:szCs w:val="24"/>
        </w:rPr>
        <w:instrText xml:space="preserve"> ADDIN EN.CITE </w:instrText>
      </w:r>
      <w:r w:rsidR="007D4B43" w:rsidRPr="002B5607">
        <w:rPr>
          <w:rFonts w:ascii="Times New Roman" w:hAnsi="Times New Roman" w:cs="Times New Roman"/>
          <w:sz w:val="24"/>
          <w:szCs w:val="24"/>
        </w:rPr>
        <w:fldChar w:fldCharType="begin">
          <w:fldData xml:space="preserve">PEVuZE5vdGU+PENpdGU+PEF1dGhvcj5HaXNlbDwvQXV0aG9yPjxZZWFyPjIwMTA8L1llYXI+PFJl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</w:fldData>
        </w:fldChar>
      </w:r>
      <w:r w:rsidR="007D4B43" w:rsidRPr="002B5607">
        <w:rPr>
          <w:rFonts w:ascii="Times New Roman" w:hAnsi="Times New Roman" w:cs="Times New Roman"/>
          <w:sz w:val="24"/>
          <w:szCs w:val="24"/>
        </w:rPr>
        <w:instrText xml:space="preserve"> ADDIN EN.CITE.DATA </w:instrText>
      </w:r>
      <w:r w:rsidR="007D4B43" w:rsidRPr="002B5607">
        <w:rPr>
          <w:rFonts w:ascii="Times New Roman" w:hAnsi="Times New Roman" w:cs="Times New Roman"/>
          <w:sz w:val="24"/>
          <w:szCs w:val="24"/>
        </w:rPr>
      </w:r>
      <w:r w:rsidR="007D4B43" w:rsidRPr="002B5607">
        <w:rPr>
          <w:rFonts w:ascii="Times New Roman" w:hAnsi="Times New Roman" w:cs="Times New Roman"/>
          <w:sz w:val="24"/>
          <w:szCs w:val="24"/>
        </w:rPr>
        <w:fldChar w:fldCharType="end"/>
      </w:r>
      <w:r w:rsidRPr="002B5607">
        <w:rPr>
          <w:rFonts w:ascii="Times New Roman" w:hAnsi="Times New Roman" w:cs="Times New Roman"/>
          <w:sz w:val="24"/>
          <w:szCs w:val="24"/>
        </w:rPr>
      </w:r>
      <w:r w:rsidRPr="002B5607">
        <w:rPr>
          <w:rFonts w:ascii="Times New Roman" w:hAnsi="Times New Roman" w:cs="Times New Roman"/>
          <w:sz w:val="24"/>
          <w:szCs w:val="24"/>
        </w:rPr>
        <w:fldChar w:fldCharType="separate"/>
      </w:r>
      <w:r w:rsidR="007D4B43" w:rsidRPr="002B5607">
        <w:rPr>
          <w:rFonts w:ascii="Times New Roman" w:hAnsi="Times New Roman" w:cs="Times New Roman"/>
          <w:noProof/>
          <w:sz w:val="24"/>
          <w:szCs w:val="24"/>
        </w:rPr>
        <w:t>(Gisel and others 2010)</w:t>
      </w:r>
      <w:r w:rsidRPr="002B5607">
        <w:rPr>
          <w:rFonts w:ascii="Times New Roman" w:hAnsi="Times New Roman" w:cs="Times New Roman"/>
          <w:sz w:val="24"/>
          <w:szCs w:val="24"/>
        </w:rPr>
        <w:fldChar w:fldCharType="end"/>
      </w:r>
      <w:r w:rsidRPr="002B5607">
        <w:rPr>
          <w:rFonts w:ascii="Times New Roman" w:hAnsi="Times New Roman" w:cs="Times New Roman"/>
          <w:sz w:val="24"/>
          <w:szCs w:val="24"/>
        </w:rPr>
        <w:t xml:space="preserve">. Post-vaccination shedding may occur for several weeks </w:t>
      </w:r>
      <w:r w:rsidRPr="002B5607">
        <w:rPr>
          <w:rFonts w:ascii="Times New Roman" w:hAnsi="Times New Roman" w:cs="Times New Roman"/>
          <w:sz w:val="24"/>
          <w:szCs w:val="24"/>
        </w:rPr>
        <w:fldChar w:fldCharType="begin"/>
      </w:r>
      <w:r w:rsidR="007D4B43" w:rsidRPr="002B5607">
        <w:rPr>
          <w:rFonts w:ascii="Times New Roman" w:hAnsi="Times New Roman" w:cs="Times New Roman"/>
          <w:sz w:val="24"/>
          <w:szCs w:val="24"/>
        </w:rPr>
        <w:instrText xml:space="preserve"> ADDIN EN.CITE &lt;EndNote&gt;&lt;Cite&gt;&lt;Author&gt;Iemura&lt;/Author&gt;&lt;Year&gt;2009&lt;/Year&gt;&lt;RecNum&gt;99&lt;/RecNum&gt;&lt;DisplayText&gt;(Iemura and others 2009)&lt;/DisplayText&gt;&lt;record&gt;&lt;rec-number&gt;99&lt;/rec-number&gt;&lt;foreign-keys&gt;&lt;key app="EN" db-id="tt990ewwdeptavepzzqp5rp3ddw2xvdrs0xt" timestamp="1552474363"&gt;99&lt;/key&gt;&lt;/foreign-keys&gt;&lt;ref-type name="Journal Article"&gt;17&lt;/ref-type&gt;&lt;contributors&gt;&lt;authors&gt;&lt;author&gt;Iemura, R.&lt;/author&gt;&lt;author&gt;Tsukatani, R.&lt;/author&gt;&lt;author&gt;Micallef, M. J.&lt;/author&gt;&lt;author&gt;Taneno, A.&lt;/author&gt;&lt;/authors&gt;&lt;/contributors&gt;&lt;titles&gt;&lt;title&gt;Simultaneous analysis of the nasal shedding kinetics of field and vaccine strains of &amp;amp;lt;em&amp;amp;gt;Bordetella bronchiseptica&amp;amp;lt;/em&amp;amp;gt&lt;/title&gt;&lt;secondary-title&gt;Veterinary Record&lt;/secondary-title&gt;&lt;/titles&gt;&lt;periodical&gt;&lt;full-title&gt;Veterinary Record&lt;/full-title&gt;&lt;/periodical&gt;&lt;pages&gt;747&lt;/pages&gt;&lt;volume&gt;165&lt;/volume&gt;&lt;number&gt;25&lt;/number&gt;&lt;dates&gt;&lt;year&gt;2009&lt;/year&gt;&lt;/dates&gt;&lt;urls&gt;&lt;related-urls&gt;&lt;url&gt;http://veterinaryrecord.bmj.com/content/165/25/747.abstract&lt;/url&gt;&lt;/related-urls&gt;&lt;/urls&gt;&lt;electronic-resource-num&gt;10.1136/vr.165.25.747&lt;/electronic-resource-num&gt;&lt;/record&gt;&lt;/Cite&gt;&lt;/EndNote&gt;</w:instrText>
      </w:r>
      <w:r w:rsidRPr="002B5607">
        <w:rPr>
          <w:rFonts w:ascii="Times New Roman" w:hAnsi="Times New Roman" w:cs="Times New Roman"/>
          <w:sz w:val="24"/>
          <w:szCs w:val="24"/>
        </w:rPr>
        <w:fldChar w:fldCharType="separate"/>
      </w:r>
      <w:r w:rsidR="007D4B43" w:rsidRPr="002B5607">
        <w:rPr>
          <w:rFonts w:ascii="Times New Roman" w:hAnsi="Times New Roman" w:cs="Times New Roman"/>
          <w:noProof/>
          <w:sz w:val="24"/>
          <w:szCs w:val="24"/>
        </w:rPr>
        <w:t>(Iemura and others 2009)</w:t>
      </w:r>
      <w:r w:rsidRPr="002B5607">
        <w:rPr>
          <w:rFonts w:ascii="Times New Roman" w:hAnsi="Times New Roman" w:cs="Times New Roman"/>
          <w:sz w:val="24"/>
          <w:szCs w:val="24"/>
        </w:rPr>
        <w:fldChar w:fldCharType="end"/>
      </w:r>
      <w:r w:rsidRPr="002B5607">
        <w:rPr>
          <w:rFonts w:ascii="Times New Roman" w:hAnsi="Times New Roman" w:cs="Times New Roman"/>
          <w:sz w:val="24"/>
          <w:szCs w:val="24"/>
        </w:rPr>
        <w:t xml:space="preserve">. Where immunocompromised humans are in contact with dogs, the low but predictable risk of vaccination </w:t>
      </w:r>
      <w:proofErr w:type="gramStart"/>
      <w:r w:rsidRPr="002B5607">
        <w:rPr>
          <w:rFonts w:ascii="Times New Roman" w:hAnsi="Times New Roman" w:cs="Times New Roman"/>
          <w:sz w:val="24"/>
          <w:szCs w:val="24"/>
        </w:rPr>
        <w:t>must be carefully weighed</w:t>
      </w:r>
      <w:proofErr w:type="gramEnd"/>
      <w:r w:rsidRPr="002B5607">
        <w:rPr>
          <w:rFonts w:ascii="Times New Roman" w:hAnsi="Times New Roman" w:cs="Times New Roman"/>
          <w:sz w:val="24"/>
          <w:szCs w:val="24"/>
        </w:rPr>
        <w:t xml:space="preserve"> against the less predictable risk of clinical infection. Appropriate advice</w:t>
      </w:r>
      <w:r w:rsidR="00296DFE" w:rsidRPr="002B5607">
        <w:rPr>
          <w:rFonts w:ascii="Times New Roman" w:hAnsi="Times New Roman" w:cs="Times New Roman"/>
          <w:sz w:val="24"/>
          <w:szCs w:val="24"/>
        </w:rPr>
        <w:t>,</w:t>
      </w:r>
      <w:r w:rsidRPr="002B5607">
        <w:rPr>
          <w:rFonts w:ascii="Times New Roman" w:hAnsi="Times New Roman" w:cs="Times New Roman"/>
          <w:sz w:val="24"/>
          <w:szCs w:val="24"/>
        </w:rPr>
        <w:t xml:space="preserve"> including </w:t>
      </w:r>
      <w:r w:rsidR="00296DFE" w:rsidRPr="002B5607">
        <w:rPr>
          <w:rFonts w:ascii="Times New Roman" w:hAnsi="Times New Roman" w:cs="Times New Roman"/>
          <w:sz w:val="24"/>
          <w:szCs w:val="24"/>
        </w:rPr>
        <w:t xml:space="preserve">recommending at-risk owners </w:t>
      </w:r>
      <w:r w:rsidRPr="002B5607">
        <w:rPr>
          <w:rFonts w:ascii="Times New Roman" w:hAnsi="Times New Roman" w:cs="Times New Roman"/>
          <w:sz w:val="24"/>
          <w:szCs w:val="24"/>
        </w:rPr>
        <w:t>con</w:t>
      </w:r>
      <w:r w:rsidR="00296DFE" w:rsidRPr="002B5607">
        <w:rPr>
          <w:rFonts w:ascii="Times New Roman" w:hAnsi="Times New Roman" w:cs="Times New Roman"/>
          <w:sz w:val="24"/>
          <w:szCs w:val="24"/>
        </w:rPr>
        <w:t>tact their</w:t>
      </w:r>
      <w:r w:rsidRPr="002B5607">
        <w:rPr>
          <w:rFonts w:ascii="Times New Roman" w:hAnsi="Times New Roman" w:cs="Times New Roman"/>
          <w:sz w:val="24"/>
          <w:szCs w:val="24"/>
        </w:rPr>
        <w:t xml:space="preserve"> medical practitioner</w:t>
      </w:r>
      <w:r w:rsidR="00296DFE" w:rsidRPr="002B5607">
        <w:rPr>
          <w:rFonts w:ascii="Times New Roman" w:hAnsi="Times New Roman" w:cs="Times New Roman"/>
          <w:sz w:val="24"/>
          <w:szCs w:val="24"/>
        </w:rPr>
        <w:t>,</w:t>
      </w:r>
      <w:r w:rsidRPr="002B5607">
        <w:rPr>
          <w:rFonts w:ascii="Times New Roman" w:hAnsi="Times New Roman" w:cs="Times New Roman"/>
          <w:sz w:val="24"/>
          <w:szCs w:val="24"/>
        </w:rPr>
        <w:t xml:space="preserve"> </w:t>
      </w:r>
      <w:proofErr w:type="gramStart"/>
      <w:r w:rsidRPr="002B5607">
        <w:rPr>
          <w:rFonts w:ascii="Times New Roman" w:hAnsi="Times New Roman" w:cs="Times New Roman"/>
          <w:sz w:val="24"/>
          <w:szCs w:val="24"/>
        </w:rPr>
        <w:t>should be offered</w:t>
      </w:r>
      <w:proofErr w:type="gramEnd"/>
      <w:r w:rsidRPr="002B5607">
        <w:rPr>
          <w:rFonts w:ascii="Times New Roman" w:hAnsi="Times New Roman" w:cs="Times New Roman"/>
          <w:sz w:val="24"/>
          <w:szCs w:val="24"/>
        </w:rPr>
        <w:t>.</w:t>
      </w:r>
    </w:p>
    <w:p w:rsidR="007D4B43" w:rsidRPr="002B5607" w:rsidRDefault="007D4B43" w:rsidP="00C6727F">
      <w:pPr>
        <w:spacing w:after="0" w:line="360" w:lineRule="auto"/>
        <w:jc w:val="both"/>
        <w:rPr>
          <w:rFonts w:ascii="Times New Roman" w:hAnsi="Times New Roman" w:cs="Times New Roman"/>
          <w:sz w:val="24"/>
          <w:szCs w:val="24"/>
        </w:rPr>
      </w:pPr>
    </w:p>
    <w:p w:rsidR="00C6727F" w:rsidRPr="002B5607" w:rsidRDefault="00C6727F" w:rsidP="00C6727F">
      <w:pPr>
        <w:spacing w:after="0" w:line="360" w:lineRule="auto"/>
        <w:jc w:val="both"/>
        <w:rPr>
          <w:rFonts w:ascii="Times New Roman" w:hAnsi="Times New Roman" w:cs="Times New Roman"/>
          <w:sz w:val="24"/>
          <w:szCs w:val="24"/>
        </w:rPr>
      </w:pPr>
      <w:r w:rsidRPr="002B5607">
        <w:rPr>
          <w:rFonts w:ascii="Times New Roman" w:hAnsi="Times New Roman" w:cs="Times New Roman"/>
          <w:sz w:val="24"/>
          <w:szCs w:val="24"/>
        </w:rPr>
        <w:t xml:space="preserve">Transmission between dogs and cats has been suggested to occur </w:t>
      </w:r>
      <w:r w:rsidRPr="002B5607">
        <w:rPr>
          <w:rFonts w:ascii="Times New Roman" w:hAnsi="Times New Roman" w:cs="Times New Roman"/>
          <w:sz w:val="24"/>
          <w:szCs w:val="24"/>
        </w:rPr>
        <w:fldChar w:fldCharType="begin"/>
      </w:r>
      <w:r w:rsidR="007D4B43" w:rsidRPr="002B5607">
        <w:rPr>
          <w:rFonts w:ascii="Times New Roman" w:hAnsi="Times New Roman" w:cs="Times New Roman"/>
          <w:sz w:val="24"/>
          <w:szCs w:val="24"/>
        </w:rPr>
        <w:instrText xml:space="preserve"> ADDIN EN.CITE &lt;EndNote&gt;&lt;Cite&gt;&lt;Author&gt;Binns&lt;/Author&gt;&lt;Year&gt;1999&lt;/Year&gt;&lt;RecNum&gt;98&lt;/RecNum&gt;&lt;DisplayText&gt;(Binns and others 1999)&lt;/DisplayText&gt;&lt;record&gt;&lt;rec-number&gt;98&lt;/rec-number&gt;&lt;foreign-keys&gt;&lt;key app="EN" db-id="tt990ewwdeptavepzzqp5rp3ddw2xvdrs0xt" timestamp="1552318487"&gt;98&lt;/key&gt;&lt;/foreign-keys&gt;&lt;ref-type name="Journal Article"&gt;17&lt;/ref-type&gt;&lt;contributors&gt;&lt;authors&gt;&lt;author&gt;Binns, S. H.&lt;/author&gt;&lt;author&gt;Dawson, S.&lt;/author&gt;&lt;author&gt;Speakman, A. J.&lt;/author&gt;&lt;author&gt;Cuevas, L. E.&lt;/author&gt;&lt;author&gt;Gaskell, C. J.&lt;/author&gt;&lt;author&gt;Hart, C. A.&lt;/author&gt;&lt;author&gt;Morgan, K. L.&lt;/author&gt;&lt;author&gt;Gaskell, R. M.&lt;/author&gt;&lt;/authors&gt;&lt;/contributors&gt;&lt;titles&gt;&lt;title&gt;Prevalence and risk factors for feline Bordetella bronchiseptica infection&lt;/title&gt;&lt;secondary-title&gt;Veterinary Record&lt;/secondary-title&gt;&lt;/titles&gt;&lt;periodical&gt;&lt;full-title&gt;Veterinary Record&lt;/full-title&gt;&lt;/periodical&gt;&lt;pages&gt;575&lt;/pages&gt;&lt;volume&gt;144&lt;/volume&gt;&lt;number&gt;21&lt;/number&gt;&lt;dates&gt;&lt;year&gt;1999&lt;/year&gt;&lt;/dates&gt;&lt;urls&gt;&lt;related-urls&gt;&lt;url&gt;http://veterinaryrecord.bmj.com/content/144/21/575.abstract&lt;/url&gt;&lt;/related-urls&gt;&lt;/urls&gt;&lt;electronic-resource-num&gt;10.1136/vr.144.21.575&lt;/electronic-resource-num&gt;&lt;/record&gt;&lt;/Cite&gt;&lt;/EndNote&gt;</w:instrText>
      </w:r>
      <w:r w:rsidRPr="002B5607">
        <w:rPr>
          <w:rFonts w:ascii="Times New Roman" w:hAnsi="Times New Roman" w:cs="Times New Roman"/>
          <w:sz w:val="24"/>
          <w:szCs w:val="24"/>
        </w:rPr>
        <w:fldChar w:fldCharType="separate"/>
      </w:r>
      <w:r w:rsidR="007D4B43" w:rsidRPr="002B5607">
        <w:rPr>
          <w:rFonts w:ascii="Times New Roman" w:hAnsi="Times New Roman" w:cs="Times New Roman"/>
          <w:noProof/>
          <w:sz w:val="24"/>
          <w:szCs w:val="24"/>
        </w:rPr>
        <w:t>(Binns and others 1999)</w:t>
      </w:r>
      <w:r w:rsidRPr="002B5607">
        <w:rPr>
          <w:rFonts w:ascii="Times New Roman" w:hAnsi="Times New Roman" w:cs="Times New Roman"/>
          <w:sz w:val="24"/>
          <w:szCs w:val="24"/>
        </w:rPr>
        <w:fldChar w:fldCharType="end"/>
      </w:r>
      <w:r w:rsidRPr="002B5607">
        <w:rPr>
          <w:rFonts w:ascii="Times New Roman" w:hAnsi="Times New Roman" w:cs="Times New Roman"/>
          <w:sz w:val="24"/>
          <w:szCs w:val="24"/>
        </w:rPr>
        <w:t xml:space="preserve">. Additionally, cats have </w:t>
      </w:r>
      <w:r w:rsidR="00296DFE" w:rsidRPr="002B5607">
        <w:rPr>
          <w:rFonts w:ascii="Times New Roman" w:hAnsi="Times New Roman" w:cs="Times New Roman"/>
          <w:sz w:val="24"/>
          <w:szCs w:val="24"/>
        </w:rPr>
        <w:t xml:space="preserve">also </w:t>
      </w:r>
      <w:r w:rsidRPr="002B5607">
        <w:rPr>
          <w:rFonts w:ascii="Times New Roman" w:hAnsi="Times New Roman" w:cs="Times New Roman"/>
          <w:sz w:val="24"/>
          <w:szCs w:val="24"/>
        </w:rPr>
        <w:t xml:space="preserve">been implicated in zoonotic infections </w:t>
      </w:r>
      <w:r w:rsidRPr="002B5607">
        <w:rPr>
          <w:rFonts w:ascii="Times New Roman" w:hAnsi="Times New Roman" w:cs="Times New Roman"/>
          <w:sz w:val="24"/>
          <w:szCs w:val="24"/>
        </w:rPr>
        <w:fldChar w:fldCharType="begin"/>
      </w:r>
      <w:r w:rsidR="007D4B43" w:rsidRPr="002B5607">
        <w:rPr>
          <w:rFonts w:ascii="Times New Roman" w:hAnsi="Times New Roman" w:cs="Times New Roman"/>
          <w:sz w:val="24"/>
          <w:szCs w:val="24"/>
        </w:rPr>
        <w:instrText xml:space="preserve"> ADDIN EN.CITE &lt;EndNote&gt;&lt;Cite&gt;&lt;Author&gt;Register&lt;/Author&gt;&lt;Year&gt;2012&lt;/Year&gt;&lt;RecNum&gt;95&lt;/RecNum&gt;&lt;DisplayText&gt;(Register and others 2012)&lt;/DisplayText&gt;&lt;record&gt;&lt;rec-number&gt;95&lt;/rec-number&gt;&lt;foreign-keys&gt;&lt;key app="EN" db-id="tt990ewwdeptavepzzqp5rp3ddw2xvdrs0xt" timestamp="1552317858"&gt;95&lt;/key&gt;&lt;/foreign-keys&gt;&lt;ref-type name="Journal Article"&gt;17&lt;/ref-type&gt;&lt;contributors&gt;&lt;authors&gt;&lt;author&gt;Register, K. B.&lt;/author&gt;&lt;author&gt;Sukumar, N.&lt;/author&gt;&lt;author&gt;Palavecino, E. L.&lt;/author&gt;&lt;author&gt;Rubin, B. K.&lt;/author&gt;&lt;author&gt;Deora, R.&lt;/author&gt;&lt;/authors&gt;&lt;/contributors&gt;&lt;titles&gt;&lt;title&gt;Bordetella bronchiseptica in a Paediatric Cystic Fibrosis Patient: Possible Transmission from a Household Cat&lt;/title&gt;&lt;secondary-title&gt;Zoonoses and Public Health&lt;/secondary-title&gt;&lt;/titles&gt;&lt;periodical&gt;&lt;full-title&gt;Zoonoses and Public Health&lt;/full-title&gt;&lt;/periodical&gt;&lt;pages&gt;246-250&lt;/pages&gt;&lt;volume&gt;59&lt;/volume&gt;&lt;number&gt;4&lt;/number&gt;&lt;dates&gt;&lt;year&gt;2012&lt;/year&gt;&lt;/dates&gt;&lt;work-type&gt;Article&lt;/work-type&gt;&lt;urls&gt;&lt;related-urls&gt;&lt;url&gt;https://www.scopus.com/inward/record.uri?eid=2-s2.0-84860357684&amp;amp;doi=10.1111%2fj.1863-2378.2011.01446.x&amp;amp;partnerID=40&amp;amp;md5=fb4086b273df11457f4f6ee92acb9284&lt;/url&gt;&lt;/related-urls&gt;&lt;/urls&gt;&lt;electronic-resource-num&gt;10.1111/j.1863-2378.2011.01446.x&lt;/electronic-resource-num&gt;&lt;remote-database-name&gt;Scopus&lt;/remote-database-name&gt;&lt;/record&gt;&lt;/Cite&gt;&lt;/EndNote&gt;</w:instrText>
      </w:r>
      <w:r w:rsidRPr="002B5607">
        <w:rPr>
          <w:rFonts w:ascii="Times New Roman" w:hAnsi="Times New Roman" w:cs="Times New Roman"/>
          <w:sz w:val="24"/>
          <w:szCs w:val="24"/>
        </w:rPr>
        <w:fldChar w:fldCharType="separate"/>
      </w:r>
      <w:r w:rsidR="007D4B43" w:rsidRPr="002B5607">
        <w:rPr>
          <w:rFonts w:ascii="Times New Roman" w:hAnsi="Times New Roman" w:cs="Times New Roman"/>
          <w:noProof/>
          <w:sz w:val="24"/>
          <w:szCs w:val="24"/>
        </w:rPr>
        <w:t>(Register and others 2012)</w:t>
      </w:r>
      <w:r w:rsidRPr="002B5607">
        <w:rPr>
          <w:rFonts w:ascii="Times New Roman" w:hAnsi="Times New Roman" w:cs="Times New Roman"/>
          <w:sz w:val="24"/>
          <w:szCs w:val="24"/>
        </w:rPr>
        <w:fldChar w:fldCharType="end"/>
      </w:r>
      <w:r w:rsidRPr="002B5607">
        <w:rPr>
          <w:rFonts w:ascii="Times New Roman" w:hAnsi="Times New Roman" w:cs="Times New Roman"/>
          <w:sz w:val="24"/>
          <w:szCs w:val="24"/>
        </w:rPr>
        <w:t>.</w:t>
      </w:r>
    </w:p>
    <w:p w:rsidR="00A9520C" w:rsidRPr="002B5607" w:rsidRDefault="00A9520C" w:rsidP="00A9520C">
      <w:pPr>
        <w:spacing w:after="0" w:line="480" w:lineRule="auto"/>
        <w:jc w:val="both"/>
        <w:rPr>
          <w:rFonts w:ascii="Times New Roman" w:hAnsi="Times New Roman" w:cs="Times New Roman"/>
          <w:sz w:val="24"/>
          <w:szCs w:val="24"/>
        </w:rPr>
      </w:pPr>
    </w:p>
    <w:p w:rsidR="00A9520C" w:rsidRDefault="00A9520C" w:rsidP="00A9520C">
      <w:pPr>
        <w:spacing w:after="0" w:line="480" w:lineRule="auto"/>
        <w:jc w:val="both"/>
        <w:rPr>
          <w:rFonts w:ascii="Times New Roman" w:hAnsi="Times New Roman" w:cs="Times New Roman"/>
          <w:b/>
          <w:sz w:val="24"/>
          <w:szCs w:val="24"/>
        </w:rPr>
      </w:pPr>
      <w:r w:rsidRPr="002B5607">
        <w:rPr>
          <w:rFonts w:ascii="Times New Roman" w:hAnsi="Times New Roman" w:cs="Times New Roman"/>
          <w:b/>
          <w:sz w:val="24"/>
          <w:szCs w:val="24"/>
        </w:rPr>
        <w:t>Acknowledgements</w:t>
      </w:r>
    </w:p>
    <w:p w:rsidR="008C706F" w:rsidRPr="00E63A67" w:rsidRDefault="00C5674C" w:rsidP="005C035B">
      <w:pPr>
        <w:spacing w:after="0" w:line="360" w:lineRule="auto"/>
        <w:jc w:val="both"/>
        <w:rPr>
          <w:rFonts w:ascii="Times New Roman" w:hAnsi="Times New Roman" w:cs="Times New Roman"/>
          <w:sz w:val="24"/>
          <w:szCs w:val="24"/>
        </w:rPr>
        <w:sectPr w:rsidR="008C706F" w:rsidRPr="00E63A67" w:rsidSect="001F2384">
          <w:pgSz w:w="11906" w:h="16838" w:code="9"/>
          <w:pgMar w:top="1418" w:right="1418" w:bottom="1418" w:left="1418" w:header="709" w:footer="709" w:gutter="0"/>
          <w:lnNumType w:countBy="1" w:restart="continuous"/>
          <w:cols w:space="708"/>
          <w:docGrid w:linePitch="360"/>
        </w:sectPr>
      </w:pPr>
      <w:r w:rsidRPr="00C5674C">
        <w:rPr>
          <w:rFonts w:ascii="Times New Roman" w:hAnsi="Times New Roman" w:cs="Times New Roman"/>
          <w:sz w:val="24"/>
          <w:szCs w:val="24"/>
        </w:rPr>
        <w:t xml:space="preserve">SAVSNET </w:t>
      </w:r>
      <w:proofErr w:type="gramStart"/>
      <w:r w:rsidRPr="00C5674C">
        <w:rPr>
          <w:rFonts w:ascii="Times New Roman" w:hAnsi="Times New Roman" w:cs="Times New Roman"/>
          <w:sz w:val="24"/>
          <w:szCs w:val="24"/>
        </w:rPr>
        <w:t>is based at the University of Liverpool</w:t>
      </w:r>
      <w:r w:rsidR="00296DFE">
        <w:rPr>
          <w:rFonts w:ascii="Times New Roman" w:hAnsi="Times New Roman" w:cs="Times New Roman"/>
          <w:sz w:val="24"/>
          <w:szCs w:val="24"/>
        </w:rPr>
        <w:t xml:space="preserve"> and </w:t>
      </w:r>
      <w:r w:rsidRPr="00C5674C">
        <w:rPr>
          <w:rFonts w:ascii="Times New Roman" w:hAnsi="Times New Roman" w:cs="Times New Roman"/>
          <w:sz w:val="24"/>
          <w:szCs w:val="24"/>
        </w:rPr>
        <w:t>currently funded by the Biotechnology and Biological Sciences Research Council</w:t>
      </w:r>
      <w:proofErr w:type="gramEnd"/>
      <w:r w:rsidR="00296DFE">
        <w:rPr>
          <w:rFonts w:ascii="Times New Roman" w:hAnsi="Times New Roman" w:cs="Times New Roman"/>
          <w:sz w:val="24"/>
          <w:szCs w:val="24"/>
        </w:rPr>
        <w:t xml:space="preserve">. We are indebted to </w:t>
      </w:r>
      <w:r w:rsidRPr="00C5674C">
        <w:rPr>
          <w:rFonts w:ascii="Times New Roman" w:hAnsi="Times New Roman" w:cs="Times New Roman"/>
          <w:sz w:val="24"/>
          <w:szCs w:val="24"/>
        </w:rPr>
        <w:t>the British Small Animal Veterinary Association</w:t>
      </w:r>
      <w:r w:rsidR="00296DFE">
        <w:rPr>
          <w:rFonts w:ascii="Times New Roman" w:hAnsi="Times New Roman" w:cs="Times New Roman"/>
          <w:sz w:val="24"/>
          <w:szCs w:val="24"/>
        </w:rPr>
        <w:t xml:space="preserve"> for their support</w:t>
      </w:r>
      <w:r w:rsidRPr="00C5674C">
        <w:rPr>
          <w:rFonts w:ascii="Times New Roman" w:hAnsi="Times New Roman" w:cs="Times New Roman"/>
          <w:sz w:val="24"/>
          <w:szCs w:val="24"/>
        </w:rPr>
        <w:t xml:space="preserve">. The SAVSNET team is grateful to the veterinary practices and diagnostic laboratories that provide health data and without whose support these reports would not be possible. It wishes to thank Batt Laboratories, </w:t>
      </w:r>
      <w:proofErr w:type="spellStart"/>
      <w:r w:rsidRPr="00C5674C">
        <w:rPr>
          <w:rFonts w:ascii="Times New Roman" w:hAnsi="Times New Roman" w:cs="Times New Roman"/>
          <w:sz w:val="24"/>
          <w:szCs w:val="24"/>
        </w:rPr>
        <w:t>BioBest</w:t>
      </w:r>
      <w:proofErr w:type="spellEnd"/>
      <w:r w:rsidRPr="00C5674C">
        <w:rPr>
          <w:rFonts w:ascii="Times New Roman" w:hAnsi="Times New Roman" w:cs="Times New Roman"/>
          <w:sz w:val="24"/>
          <w:szCs w:val="24"/>
        </w:rPr>
        <w:t xml:space="preserve">, CAPL, CTDS, CVS, </w:t>
      </w:r>
      <w:proofErr w:type="spellStart"/>
      <w:r w:rsidRPr="00C5674C">
        <w:rPr>
          <w:rFonts w:ascii="Times New Roman" w:hAnsi="Times New Roman" w:cs="Times New Roman"/>
          <w:sz w:val="24"/>
          <w:szCs w:val="24"/>
        </w:rPr>
        <w:t>Idexx</w:t>
      </w:r>
      <w:proofErr w:type="spellEnd"/>
      <w:r w:rsidRPr="00C5674C">
        <w:rPr>
          <w:rFonts w:ascii="Times New Roman" w:hAnsi="Times New Roman" w:cs="Times New Roman"/>
          <w:sz w:val="24"/>
          <w:szCs w:val="24"/>
        </w:rPr>
        <w:t xml:space="preserve">, Lab Services, Langford Veterinary Services, </w:t>
      </w:r>
      <w:proofErr w:type="spellStart"/>
      <w:r w:rsidRPr="00C5674C">
        <w:rPr>
          <w:rFonts w:ascii="Times New Roman" w:hAnsi="Times New Roman" w:cs="Times New Roman"/>
          <w:sz w:val="24"/>
          <w:szCs w:val="24"/>
        </w:rPr>
        <w:t>NationWide</w:t>
      </w:r>
      <w:proofErr w:type="spellEnd"/>
      <w:r w:rsidRPr="00C5674C">
        <w:rPr>
          <w:rFonts w:ascii="Times New Roman" w:hAnsi="Times New Roman" w:cs="Times New Roman"/>
          <w:sz w:val="24"/>
          <w:szCs w:val="24"/>
        </w:rPr>
        <w:t xml:space="preserve"> Laboratory Services, PTDS, SRUC, TDDS, </w:t>
      </w:r>
      <w:proofErr w:type="spellStart"/>
      <w:r w:rsidRPr="00C5674C">
        <w:rPr>
          <w:rFonts w:ascii="Times New Roman" w:hAnsi="Times New Roman" w:cs="Times New Roman"/>
          <w:sz w:val="24"/>
          <w:szCs w:val="24"/>
        </w:rPr>
        <w:t>Teleos</w:t>
      </w:r>
      <w:proofErr w:type="spellEnd"/>
      <w:r w:rsidRPr="00C5674C">
        <w:rPr>
          <w:rFonts w:ascii="Times New Roman" w:hAnsi="Times New Roman" w:cs="Times New Roman"/>
          <w:sz w:val="24"/>
          <w:szCs w:val="24"/>
        </w:rPr>
        <w:t xml:space="preserve">, Test </w:t>
      </w:r>
      <w:proofErr w:type="gramStart"/>
      <w:r w:rsidRPr="00C5674C">
        <w:rPr>
          <w:rFonts w:ascii="Times New Roman" w:hAnsi="Times New Roman" w:cs="Times New Roman"/>
          <w:sz w:val="24"/>
          <w:szCs w:val="24"/>
        </w:rPr>
        <w:t>A</w:t>
      </w:r>
      <w:proofErr w:type="gramEnd"/>
      <w:r w:rsidRPr="00C5674C">
        <w:rPr>
          <w:rFonts w:ascii="Times New Roman" w:hAnsi="Times New Roman" w:cs="Times New Roman"/>
          <w:sz w:val="24"/>
          <w:szCs w:val="24"/>
        </w:rPr>
        <w:t xml:space="preserve"> Pet and Microbiology Diagnostics Laboratory at University of Liverpool</w:t>
      </w:r>
      <w:r w:rsidR="00A27E99">
        <w:rPr>
          <w:rFonts w:ascii="Times New Roman" w:hAnsi="Times New Roman" w:cs="Times New Roman"/>
          <w:sz w:val="24"/>
          <w:szCs w:val="24"/>
        </w:rPr>
        <w:t xml:space="preserve"> and </w:t>
      </w:r>
      <w:r w:rsidRPr="00C5674C">
        <w:rPr>
          <w:rFonts w:ascii="Times New Roman" w:hAnsi="Times New Roman" w:cs="Times New Roman"/>
          <w:sz w:val="24"/>
          <w:szCs w:val="24"/>
        </w:rPr>
        <w:t>Vet</w:t>
      </w:r>
      <w:r w:rsidR="004D1B87">
        <w:rPr>
          <w:rFonts w:ascii="Times New Roman" w:hAnsi="Times New Roman" w:cs="Times New Roman"/>
          <w:sz w:val="24"/>
          <w:szCs w:val="24"/>
        </w:rPr>
        <w:t xml:space="preserve"> </w:t>
      </w:r>
      <w:r w:rsidRPr="00C5674C">
        <w:rPr>
          <w:rFonts w:ascii="Times New Roman" w:hAnsi="Times New Roman" w:cs="Times New Roman"/>
          <w:sz w:val="24"/>
          <w:szCs w:val="24"/>
        </w:rPr>
        <w:t xml:space="preserve">Solutions (the suppliers of </w:t>
      </w:r>
      <w:proofErr w:type="spellStart"/>
      <w:r w:rsidRPr="00C5674C">
        <w:rPr>
          <w:rFonts w:ascii="Times New Roman" w:hAnsi="Times New Roman" w:cs="Times New Roman"/>
          <w:sz w:val="24"/>
          <w:szCs w:val="24"/>
        </w:rPr>
        <w:t>RoboVet</w:t>
      </w:r>
      <w:proofErr w:type="spellEnd"/>
      <w:r w:rsidRPr="00C5674C">
        <w:rPr>
          <w:rFonts w:ascii="Times New Roman" w:hAnsi="Times New Roman" w:cs="Times New Roman"/>
          <w:sz w:val="24"/>
          <w:szCs w:val="24"/>
        </w:rPr>
        <w:t xml:space="preserve"> and </w:t>
      </w:r>
      <w:proofErr w:type="spellStart"/>
      <w:r w:rsidRPr="00C5674C">
        <w:rPr>
          <w:rFonts w:ascii="Times New Roman" w:hAnsi="Times New Roman" w:cs="Times New Roman"/>
          <w:sz w:val="24"/>
          <w:szCs w:val="24"/>
        </w:rPr>
        <w:t>PremVet</w:t>
      </w:r>
      <w:proofErr w:type="spellEnd"/>
      <w:r w:rsidRPr="00C5674C">
        <w:rPr>
          <w:rFonts w:ascii="Times New Roman" w:hAnsi="Times New Roman" w:cs="Times New Roman"/>
          <w:sz w:val="24"/>
          <w:szCs w:val="24"/>
        </w:rPr>
        <w:t>). The team would also like to thank Susan Bolan, SAVSNET project administrator, for her help and support.</w:t>
      </w:r>
    </w:p>
    <w:p w:rsidR="008A5529" w:rsidRPr="002B5607" w:rsidRDefault="008A5529" w:rsidP="00FD7218">
      <w:pPr>
        <w:tabs>
          <w:tab w:val="left" w:pos="284"/>
        </w:tabs>
        <w:spacing w:after="0" w:line="240" w:lineRule="auto"/>
        <w:ind w:right="-187"/>
        <w:jc w:val="both"/>
        <w:rPr>
          <w:rFonts w:ascii="Times New Roman" w:hAnsi="Times New Roman" w:cs="Times New Roman"/>
          <w:b/>
          <w:sz w:val="24"/>
          <w:szCs w:val="24"/>
        </w:rPr>
      </w:pPr>
      <w:r w:rsidRPr="002B5607">
        <w:rPr>
          <w:rFonts w:ascii="Times New Roman" w:hAnsi="Times New Roman" w:cs="Times New Roman"/>
          <w:b/>
          <w:sz w:val="24"/>
          <w:szCs w:val="24"/>
        </w:rPr>
        <w:lastRenderedPageBreak/>
        <w:t>Table</w:t>
      </w:r>
      <w:r w:rsidR="001406E9" w:rsidRPr="002B5607">
        <w:rPr>
          <w:rFonts w:ascii="Times New Roman" w:hAnsi="Times New Roman" w:cs="Times New Roman"/>
          <w:b/>
          <w:sz w:val="24"/>
          <w:szCs w:val="24"/>
        </w:rPr>
        <w:t>s</w:t>
      </w:r>
    </w:p>
    <w:p w:rsidR="005821DA" w:rsidRPr="002B5607" w:rsidRDefault="005821DA" w:rsidP="005821DA">
      <w:pPr>
        <w:jc w:val="both"/>
        <w:rPr>
          <w:rFonts w:ascii="Times New Roman" w:hAnsi="Times New Roman" w:cs="Times New Roman"/>
          <w:sz w:val="24"/>
          <w:szCs w:val="24"/>
        </w:rPr>
      </w:pPr>
      <w:r w:rsidRPr="002B5607">
        <w:rPr>
          <w:rFonts w:ascii="Times New Roman" w:hAnsi="Times New Roman" w:cs="Times New Roman"/>
          <w:sz w:val="24"/>
          <w:szCs w:val="24"/>
        </w:rPr>
        <w:t xml:space="preserve">Table 1: Percentage of </w:t>
      </w:r>
      <w:r w:rsidR="0048515A" w:rsidRPr="002B5607">
        <w:rPr>
          <w:rFonts w:ascii="Times New Roman" w:hAnsi="Times New Roman" w:cs="Times New Roman"/>
          <w:sz w:val="24"/>
          <w:szCs w:val="24"/>
        </w:rPr>
        <w:t xml:space="preserve">recorded </w:t>
      </w:r>
      <w:r w:rsidRPr="002B5607">
        <w:rPr>
          <w:rFonts w:ascii="Times New Roman" w:hAnsi="Times New Roman" w:cs="Times New Roman"/>
          <w:sz w:val="24"/>
          <w:szCs w:val="24"/>
        </w:rPr>
        <w:t xml:space="preserve">clinical signs in </w:t>
      </w:r>
      <w:r w:rsidR="00D00366" w:rsidRPr="002B5607">
        <w:rPr>
          <w:rFonts w:ascii="Times New Roman" w:hAnsi="Times New Roman" w:cs="Times New Roman"/>
          <w:sz w:val="24"/>
          <w:szCs w:val="24"/>
        </w:rPr>
        <w:t>2,404</w:t>
      </w:r>
      <w:r w:rsidRPr="002B5607">
        <w:rPr>
          <w:rFonts w:ascii="Times New Roman" w:hAnsi="Times New Roman" w:cs="Times New Roman"/>
          <w:sz w:val="24"/>
          <w:szCs w:val="24"/>
        </w:rPr>
        <w:t xml:space="preserve"> dog and </w:t>
      </w:r>
      <w:r w:rsidR="00D00366" w:rsidRPr="002B5607">
        <w:rPr>
          <w:rFonts w:ascii="Times New Roman" w:hAnsi="Times New Roman" w:cs="Times New Roman"/>
          <w:sz w:val="24"/>
          <w:szCs w:val="24"/>
        </w:rPr>
        <w:t>1,177</w:t>
      </w:r>
      <w:r w:rsidRPr="002B5607">
        <w:rPr>
          <w:rFonts w:ascii="Times New Roman" w:hAnsi="Times New Roman" w:cs="Times New Roman"/>
          <w:sz w:val="24"/>
          <w:szCs w:val="24"/>
        </w:rPr>
        <w:t xml:space="preserve"> cat</w:t>
      </w:r>
      <w:r w:rsidR="005834C9" w:rsidRPr="002B5607">
        <w:rPr>
          <w:rFonts w:ascii="Times New Roman" w:hAnsi="Times New Roman" w:cs="Times New Roman"/>
          <w:sz w:val="24"/>
          <w:szCs w:val="24"/>
        </w:rPr>
        <w:t xml:space="preserve"> consultation</w:t>
      </w:r>
      <w:r w:rsidRPr="002B5607">
        <w:rPr>
          <w:rFonts w:ascii="Times New Roman" w:hAnsi="Times New Roman" w:cs="Times New Roman"/>
          <w:sz w:val="24"/>
          <w:szCs w:val="24"/>
        </w:rPr>
        <w:t>s present</w:t>
      </w:r>
      <w:r w:rsidR="005834C9" w:rsidRPr="002B5607">
        <w:rPr>
          <w:rFonts w:ascii="Times New Roman" w:hAnsi="Times New Roman" w:cs="Times New Roman"/>
          <w:sz w:val="24"/>
          <w:szCs w:val="24"/>
        </w:rPr>
        <w:t>ed</w:t>
      </w:r>
      <w:r w:rsidRPr="002B5607">
        <w:rPr>
          <w:rFonts w:ascii="Times New Roman" w:hAnsi="Times New Roman" w:cs="Times New Roman"/>
          <w:sz w:val="24"/>
          <w:szCs w:val="24"/>
        </w:rPr>
        <w:t xml:space="preserve"> with </w:t>
      </w:r>
      <w:r w:rsidR="00D00366"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disease to veterinary practices in the UK (</w:t>
      </w:r>
      <w:r w:rsidR="00D00366" w:rsidRPr="002B5607">
        <w:rPr>
          <w:rFonts w:ascii="Times New Roman" w:hAnsi="Times New Roman" w:cs="Times New Roman"/>
          <w:sz w:val="24"/>
          <w:szCs w:val="24"/>
        </w:rPr>
        <w:t xml:space="preserve">January </w:t>
      </w:r>
      <w:r w:rsidRPr="002B5607">
        <w:rPr>
          <w:rFonts w:ascii="Times New Roman" w:hAnsi="Times New Roman" w:cs="Times New Roman"/>
          <w:sz w:val="24"/>
          <w:szCs w:val="24"/>
        </w:rPr>
        <w:t>1, 201</w:t>
      </w:r>
      <w:r w:rsidR="00D00366" w:rsidRPr="002B5607">
        <w:rPr>
          <w:rFonts w:ascii="Times New Roman" w:hAnsi="Times New Roman" w:cs="Times New Roman"/>
          <w:sz w:val="24"/>
          <w:szCs w:val="24"/>
        </w:rPr>
        <w:t>8</w:t>
      </w:r>
      <w:r w:rsidRPr="002B5607">
        <w:rPr>
          <w:rFonts w:ascii="Times New Roman" w:hAnsi="Times New Roman" w:cs="Times New Roman"/>
          <w:sz w:val="24"/>
          <w:szCs w:val="24"/>
        </w:rPr>
        <w:t xml:space="preserve"> to </w:t>
      </w:r>
      <w:r w:rsidR="00D00366" w:rsidRPr="002B5607">
        <w:rPr>
          <w:rFonts w:ascii="Times New Roman" w:hAnsi="Times New Roman" w:cs="Times New Roman"/>
          <w:sz w:val="24"/>
          <w:szCs w:val="24"/>
        </w:rPr>
        <w:t>February</w:t>
      </w:r>
      <w:r w:rsidRPr="002B5607">
        <w:rPr>
          <w:rFonts w:ascii="Times New Roman" w:hAnsi="Times New Roman" w:cs="Times New Roman"/>
          <w:sz w:val="24"/>
          <w:szCs w:val="24"/>
        </w:rPr>
        <w:t xml:space="preserve"> </w:t>
      </w:r>
      <w:r w:rsidR="00D00366" w:rsidRPr="002B5607">
        <w:rPr>
          <w:rFonts w:ascii="Times New Roman" w:hAnsi="Times New Roman" w:cs="Times New Roman"/>
          <w:sz w:val="24"/>
          <w:szCs w:val="24"/>
        </w:rPr>
        <w:t>28</w:t>
      </w:r>
      <w:r w:rsidRPr="002B5607">
        <w:rPr>
          <w:rFonts w:ascii="Times New Roman" w:hAnsi="Times New Roman" w:cs="Times New Roman"/>
          <w:sz w:val="24"/>
          <w:szCs w:val="24"/>
        </w:rPr>
        <w:t>, 201</w:t>
      </w:r>
      <w:r w:rsidR="00D00366" w:rsidRPr="002B5607">
        <w:rPr>
          <w:rFonts w:ascii="Times New Roman" w:hAnsi="Times New Roman" w:cs="Times New Roman"/>
          <w:sz w:val="24"/>
          <w:szCs w:val="24"/>
        </w:rPr>
        <w:t>9</w:t>
      </w:r>
      <w:r w:rsidRPr="002B5607">
        <w:rPr>
          <w:rFonts w:ascii="Times New Roman" w:hAnsi="Times New Roman" w:cs="Times New Roman"/>
          <w:sz w:val="24"/>
          <w:szCs w:val="24"/>
        </w:rPr>
        <w:t>).*</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2410"/>
        <w:gridCol w:w="2369"/>
      </w:tblGrid>
      <w:tr w:rsidR="005821DA" w:rsidRPr="002B5607" w:rsidTr="00626E93">
        <w:tc>
          <w:tcPr>
            <w:tcW w:w="3969" w:type="dxa"/>
            <w:tcBorders>
              <w:top w:val="single" w:sz="4" w:space="0" w:color="auto"/>
              <w:bottom w:val="single" w:sz="4" w:space="0" w:color="auto"/>
            </w:tcBorders>
          </w:tcPr>
          <w:p w:rsidR="005821DA" w:rsidRPr="002B5607" w:rsidRDefault="005821DA" w:rsidP="008859BD">
            <w:pPr>
              <w:rPr>
                <w:rFonts w:ascii="Times New Roman" w:hAnsi="Times New Roman" w:cs="Times New Roman"/>
                <w:b/>
                <w:sz w:val="24"/>
                <w:szCs w:val="24"/>
              </w:rPr>
            </w:pPr>
            <w:r w:rsidRPr="002B5607">
              <w:rPr>
                <w:rFonts w:ascii="Times New Roman" w:hAnsi="Times New Roman" w:cs="Times New Roman"/>
                <w:b/>
                <w:sz w:val="24"/>
                <w:szCs w:val="24"/>
              </w:rPr>
              <w:t>Clinical sign</w:t>
            </w:r>
          </w:p>
        </w:tc>
        <w:tc>
          <w:tcPr>
            <w:tcW w:w="2410" w:type="dxa"/>
            <w:tcBorders>
              <w:top w:val="single" w:sz="4" w:space="0" w:color="auto"/>
              <w:bottom w:val="single" w:sz="4" w:space="0" w:color="auto"/>
            </w:tcBorders>
          </w:tcPr>
          <w:p w:rsidR="005821DA" w:rsidRPr="002B5607" w:rsidRDefault="005821DA" w:rsidP="008859BD">
            <w:pPr>
              <w:jc w:val="center"/>
              <w:rPr>
                <w:rFonts w:ascii="Times New Roman" w:hAnsi="Times New Roman" w:cs="Times New Roman"/>
                <w:b/>
                <w:sz w:val="24"/>
                <w:szCs w:val="24"/>
              </w:rPr>
            </w:pPr>
            <w:r w:rsidRPr="002B5607">
              <w:rPr>
                <w:rFonts w:ascii="Times New Roman" w:hAnsi="Times New Roman" w:cs="Times New Roman"/>
                <w:b/>
                <w:sz w:val="24"/>
                <w:szCs w:val="24"/>
              </w:rPr>
              <w:t>Number (%) of dogs</w:t>
            </w:r>
          </w:p>
        </w:tc>
        <w:tc>
          <w:tcPr>
            <w:tcW w:w="2369" w:type="dxa"/>
            <w:tcBorders>
              <w:top w:val="single" w:sz="4" w:space="0" w:color="auto"/>
              <w:bottom w:val="single" w:sz="4" w:space="0" w:color="auto"/>
            </w:tcBorders>
          </w:tcPr>
          <w:p w:rsidR="005821DA" w:rsidRPr="002B5607" w:rsidRDefault="005821DA" w:rsidP="008859BD">
            <w:pPr>
              <w:jc w:val="center"/>
              <w:rPr>
                <w:rFonts w:ascii="Times New Roman" w:hAnsi="Times New Roman" w:cs="Times New Roman"/>
                <w:b/>
                <w:sz w:val="24"/>
                <w:szCs w:val="24"/>
              </w:rPr>
            </w:pPr>
            <w:r w:rsidRPr="002B5607">
              <w:rPr>
                <w:rFonts w:ascii="Times New Roman" w:hAnsi="Times New Roman" w:cs="Times New Roman"/>
                <w:b/>
                <w:sz w:val="24"/>
                <w:szCs w:val="24"/>
              </w:rPr>
              <w:t>Number (%) of cats</w:t>
            </w:r>
          </w:p>
        </w:tc>
      </w:tr>
      <w:tr w:rsidR="005821DA" w:rsidRPr="002B5607" w:rsidTr="00626E93">
        <w:tc>
          <w:tcPr>
            <w:tcW w:w="3969" w:type="dxa"/>
            <w:tcBorders>
              <w:top w:val="single" w:sz="4" w:space="0" w:color="auto"/>
            </w:tcBorders>
          </w:tcPr>
          <w:p w:rsidR="005821DA"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Coughing</w:t>
            </w:r>
          </w:p>
        </w:tc>
        <w:tc>
          <w:tcPr>
            <w:tcW w:w="2410" w:type="dxa"/>
            <w:tcBorders>
              <w:top w:val="single" w:sz="4" w:space="0" w:color="auto"/>
            </w:tcBorders>
          </w:tcPr>
          <w:p w:rsidR="005821DA"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1631 (68.0)</w:t>
            </w:r>
          </w:p>
        </w:tc>
        <w:tc>
          <w:tcPr>
            <w:tcW w:w="2369" w:type="dxa"/>
            <w:tcBorders>
              <w:top w:val="single" w:sz="4" w:space="0" w:color="auto"/>
            </w:tcBorders>
          </w:tcPr>
          <w:p w:rsidR="005821DA"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333 (28.3)</w:t>
            </w:r>
          </w:p>
        </w:tc>
      </w:tr>
      <w:tr w:rsidR="00626E93" w:rsidRPr="002B5607" w:rsidTr="00626E93">
        <w:tc>
          <w:tcPr>
            <w:tcW w:w="3969" w:type="dxa"/>
          </w:tcPr>
          <w:p w:rsidR="00626E93"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Dyspnoea</w:t>
            </w:r>
          </w:p>
        </w:tc>
        <w:tc>
          <w:tcPr>
            <w:tcW w:w="2410" w:type="dxa"/>
          </w:tcPr>
          <w:p w:rsidR="00626E93"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328 (13.7)</w:t>
            </w:r>
          </w:p>
        </w:tc>
        <w:tc>
          <w:tcPr>
            <w:tcW w:w="2369" w:type="dxa"/>
          </w:tcPr>
          <w:p w:rsidR="00626E93"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246 (20.9)</w:t>
            </w:r>
          </w:p>
        </w:tc>
      </w:tr>
      <w:tr w:rsidR="005821DA" w:rsidRPr="002B5607" w:rsidTr="00626E93">
        <w:tc>
          <w:tcPr>
            <w:tcW w:w="3969" w:type="dxa"/>
          </w:tcPr>
          <w:p w:rsidR="005821DA"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Sneezing</w:t>
            </w:r>
          </w:p>
        </w:tc>
        <w:tc>
          <w:tcPr>
            <w:tcW w:w="2410" w:type="dxa"/>
          </w:tcPr>
          <w:p w:rsidR="005821DA"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303 (12.6)</w:t>
            </w:r>
          </w:p>
        </w:tc>
        <w:tc>
          <w:tcPr>
            <w:tcW w:w="2369" w:type="dxa"/>
          </w:tcPr>
          <w:p w:rsidR="005821DA"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536 (45.6)</w:t>
            </w:r>
          </w:p>
        </w:tc>
      </w:tr>
      <w:tr w:rsidR="005821DA" w:rsidRPr="002B5607" w:rsidTr="00626E93">
        <w:tc>
          <w:tcPr>
            <w:tcW w:w="3969" w:type="dxa"/>
          </w:tcPr>
          <w:p w:rsidR="005821DA"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Nasal discharge</w:t>
            </w:r>
          </w:p>
        </w:tc>
        <w:tc>
          <w:tcPr>
            <w:tcW w:w="2410" w:type="dxa"/>
          </w:tcPr>
          <w:p w:rsidR="005821DA"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212 (8.8)</w:t>
            </w:r>
          </w:p>
        </w:tc>
        <w:tc>
          <w:tcPr>
            <w:tcW w:w="2369" w:type="dxa"/>
          </w:tcPr>
          <w:p w:rsidR="005821DA"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347 (29.4)</w:t>
            </w:r>
          </w:p>
        </w:tc>
      </w:tr>
      <w:tr w:rsidR="005821DA" w:rsidRPr="002B5607" w:rsidTr="00626E93">
        <w:tc>
          <w:tcPr>
            <w:tcW w:w="3969" w:type="dxa"/>
          </w:tcPr>
          <w:p w:rsidR="005821DA"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Conjunctivitis and/or ocular discharge</w:t>
            </w:r>
          </w:p>
        </w:tc>
        <w:tc>
          <w:tcPr>
            <w:tcW w:w="2410" w:type="dxa"/>
          </w:tcPr>
          <w:p w:rsidR="005821DA"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42 (1.7)</w:t>
            </w:r>
          </w:p>
        </w:tc>
        <w:tc>
          <w:tcPr>
            <w:tcW w:w="2369" w:type="dxa"/>
          </w:tcPr>
          <w:p w:rsidR="005821DA"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170 (14.5)</w:t>
            </w:r>
          </w:p>
        </w:tc>
      </w:tr>
      <w:tr w:rsidR="005821DA" w:rsidRPr="002B5607" w:rsidTr="00626E93">
        <w:tc>
          <w:tcPr>
            <w:tcW w:w="3969" w:type="dxa"/>
          </w:tcPr>
          <w:p w:rsidR="005821DA"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Drooling</w:t>
            </w:r>
          </w:p>
        </w:tc>
        <w:tc>
          <w:tcPr>
            <w:tcW w:w="2410" w:type="dxa"/>
          </w:tcPr>
          <w:p w:rsidR="005821DA"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61 (2.5)</w:t>
            </w:r>
          </w:p>
        </w:tc>
        <w:tc>
          <w:tcPr>
            <w:tcW w:w="2369" w:type="dxa"/>
          </w:tcPr>
          <w:p w:rsidR="005821DA"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40 (3.4)</w:t>
            </w:r>
          </w:p>
        </w:tc>
      </w:tr>
      <w:tr w:rsidR="005821DA" w:rsidRPr="002B5607" w:rsidTr="00626E93">
        <w:tc>
          <w:tcPr>
            <w:tcW w:w="3969" w:type="dxa"/>
          </w:tcPr>
          <w:p w:rsidR="005821DA"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Mouth ulcers</w:t>
            </w:r>
          </w:p>
        </w:tc>
        <w:tc>
          <w:tcPr>
            <w:tcW w:w="2410" w:type="dxa"/>
          </w:tcPr>
          <w:p w:rsidR="005821DA"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4 (0.2)</w:t>
            </w:r>
          </w:p>
        </w:tc>
        <w:tc>
          <w:tcPr>
            <w:tcW w:w="2369" w:type="dxa"/>
          </w:tcPr>
          <w:p w:rsidR="005821DA"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11 (0.9)</w:t>
            </w:r>
          </w:p>
        </w:tc>
      </w:tr>
      <w:tr w:rsidR="005821DA" w:rsidRPr="002B5607" w:rsidTr="00626E93">
        <w:tc>
          <w:tcPr>
            <w:tcW w:w="3969" w:type="dxa"/>
          </w:tcPr>
          <w:p w:rsidR="005821DA"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Pyrexia</w:t>
            </w:r>
          </w:p>
        </w:tc>
        <w:tc>
          <w:tcPr>
            <w:tcW w:w="2410" w:type="dxa"/>
          </w:tcPr>
          <w:p w:rsidR="005821DA"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79 (3.3)</w:t>
            </w:r>
          </w:p>
        </w:tc>
        <w:tc>
          <w:tcPr>
            <w:tcW w:w="2369" w:type="dxa"/>
          </w:tcPr>
          <w:p w:rsidR="005821DA"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54 (4.6)</w:t>
            </w:r>
          </w:p>
        </w:tc>
      </w:tr>
      <w:tr w:rsidR="00626E93" w:rsidRPr="002B5607" w:rsidTr="00626E93">
        <w:tc>
          <w:tcPr>
            <w:tcW w:w="3969" w:type="dxa"/>
          </w:tcPr>
          <w:p w:rsidR="00626E93"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Generalised depression / lethargy</w:t>
            </w:r>
          </w:p>
        </w:tc>
        <w:tc>
          <w:tcPr>
            <w:tcW w:w="2410" w:type="dxa"/>
          </w:tcPr>
          <w:p w:rsidR="00626E93"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143 (5.9)</w:t>
            </w:r>
          </w:p>
        </w:tc>
        <w:tc>
          <w:tcPr>
            <w:tcW w:w="2369" w:type="dxa"/>
          </w:tcPr>
          <w:p w:rsidR="00626E93"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94 (8.0)</w:t>
            </w:r>
          </w:p>
        </w:tc>
      </w:tr>
      <w:tr w:rsidR="00626E93" w:rsidRPr="002B5607" w:rsidTr="00626E93">
        <w:tc>
          <w:tcPr>
            <w:tcW w:w="3969" w:type="dxa"/>
            <w:tcBorders>
              <w:bottom w:val="single" w:sz="4" w:space="0" w:color="auto"/>
            </w:tcBorders>
          </w:tcPr>
          <w:p w:rsidR="00626E93" w:rsidRPr="002B5607" w:rsidRDefault="00626E93" w:rsidP="008859BD">
            <w:pPr>
              <w:rPr>
                <w:rFonts w:ascii="Times New Roman" w:hAnsi="Times New Roman" w:cs="Times New Roman"/>
                <w:sz w:val="24"/>
                <w:szCs w:val="24"/>
              </w:rPr>
            </w:pPr>
            <w:r w:rsidRPr="002B5607">
              <w:rPr>
                <w:rFonts w:ascii="Times New Roman" w:hAnsi="Times New Roman" w:cs="Times New Roman"/>
                <w:sz w:val="24"/>
                <w:szCs w:val="24"/>
              </w:rPr>
              <w:t>Other clinical signs</w:t>
            </w:r>
          </w:p>
        </w:tc>
        <w:tc>
          <w:tcPr>
            <w:tcW w:w="2410" w:type="dxa"/>
            <w:tcBorders>
              <w:bottom w:val="single" w:sz="4" w:space="0" w:color="auto"/>
            </w:tcBorders>
          </w:tcPr>
          <w:p w:rsidR="00626E93" w:rsidRPr="002B5607" w:rsidRDefault="00626E93" w:rsidP="008859BD">
            <w:pPr>
              <w:jc w:val="center"/>
              <w:rPr>
                <w:rFonts w:ascii="Times New Roman" w:hAnsi="Times New Roman" w:cs="Times New Roman"/>
                <w:sz w:val="24"/>
                <w:szCs w:val="24"/>
              </w:rPr>
            </w:pPr>
            <w:r w:rsidRPr="002B5607">
              <w:rPr>
                <w:rFonts w:ascii="Times New Roman" w:hAnsi="Times New Roman" w:cs="Times New Roman"/>
                <w:sz w:val="24"/>
                <w:szCs w:val="24"/>
              </w:rPr>
              <w:t>330 (13.7)</w:t>
            </w:r>
          </w:p>
        </w:tc>
        <w:tc>
          <w:tcPr>
            <w:tcW w:w="2369" w:type="dxa"/>
            <w:tcBorders>
              <w:bottom w:val="single" w:sz="4" w:space="0" w:color="auto"/>
            </w:tcBorders>
          </w:tcPr>
          <w:p w:rsidR="00626E93" w:rsidRPr="002B5607" w:rsidRDefault="006178E4" w:rsidP="008859BD">
            <w:pPr>
              <w:jc w:val="center"/>
              <w:rPr>
                <w:rFonts w:ascii="Times New Roman" w:hAnsi="Times New Roman" w:cs="Times New Roman"/>
                <w:sz w:val="24"/>
                <w:szCs w:val="24"/>
              </w:rPr>
            </w:pPr>
            <w:r w:rsidRPr="002B5607">
              <w:rPr>
                <w:rFonts w:ascii="Times New Roman" w:hAnsi="Times New Roman" w:cs="Times New Roman"/>
                <w:sz w:val="24"/>
                <w:szCs w:val="24"/>
              </w:rPr>
              <w:t>159 (13.5)</w:t>
            </w:r>
          </w:p>
        </w:tc>
      </w:tr>
    </w:tbl>
    <w:p w:rsidR="005821DA" w:rsidRPr="002B5607" w:rsidRDefault="005821DA" w:rsidP="005821DA">
      <w:pPr>
        <w:jc w:val="both"/>
        <w:rPr>
          <w:rFonts w:ascii="Times New Roman" w:hAnsi="Times New Roman" w:cs="Times New Roman"/>
          <w:sz w:val="24"/>
          <w:szCs w:val="24"/>
        </w:rPr>
      </w:pPr>
      <w:r w:rsidRPr="002B5607">
        <w:rPr>
          <w:rFonts w:ascii="Times New Roman" w:hAnsi="Times New Roman" w:cs="Times New Roman"/>
          <w:sz w:val="24"/>
          <w:szCs w:val="24"/>
        </w:rPr>
        <w:t>* The same animal could present with more than one sign per consultation</w:t>
      </w:r>
    </w:p>
    <w:p w:rsidR="005821DA" w:rsidRPr="002B5607" w:rsidRDefault="005821DA" w:rsidP="00FD7218">
      <w:pPr>
        <w:tabs>
          <w:tab w:val="left" w:pos="284"/>
        </w:tabs>
        <w:spacing w:after="0" w:line="240" w:lineRule="auto"/>
        <w:ind w:right="-187"/>
        <w:jc w:val="both"/>
        <w:rPr>
          <w:rFonts w:ascii="Times New Roman" w:hAnsi="Times New Roman" w:cs="Times New Roman"/>
          <w:sz w:val="24"/>
          <w:szCs w:val="24"/>
        </w:rPr>
        <w:sectPr w:rsidR="005821DA" w:rsidRPr="002B5607" w:rsidSect="001F2384">
          <w:pgSz w:w="11906" w:h="16838" w:code="9"/>
          <w:pgMar w:top="1418" w:right="1418" w:bottom="1418" w:left="1418" w:header="709" w:footer="709" w:gutter="0"/>
          <w:lnNumType w:countBy="1" w:restart="continuous"/>
          <w:cols w:space="708"/>
          <w:docGrid w:linePitch="360"/>
        </w:sectPr>
      </w:pPr>
    </w:p>
    <w:p w:rsidR="00081BCE" w:rsidRPr="002B5607" w:rsidRDefault="00143791" w:rsidP="00616A36">
      <w:pPr>
        <w:tabs>
          <w:tab w:val="left" w:pos="284"/>
        </w:tabs>
        <w:spacing w:after="0" w:line="240" w:lineRule="auto"/>
        <w:ind w:right="-187"/>
        <w:rPr>
          <w:rFonts w:ascii="Times New Roman" w:hAnsi="Times New Roman" w:cs="Times New Roman"/>
          <w:b/>
          <w:sz w:val="24"/>
          <w:szCs w:val="24"/>
        </w:rPr>
      </w:pPr>
      <w:r w:rsidRPr="002B5607">
        <w:rPr>
          <w:rFonts w:ascii="Times New Roman" w:hAnsi="Times New Roman" w:cs="Times New Roman"/>
          <w:b/>
          <w:sz w:val="24"/>
          <w:szCs w:val="24"/>
        </w:rPr>
        <w:lastRenderedPageBreak/>
        <w:t>Figures</w:t>
      </w:r>
    </w:p>
    <w:p w:rsidR="00E803CF" w:rsidRPr="002B5607" w:rsidRDefault="00E803CF" w:rsidP="00616A36">
      <w:pPr>
        <w:tabs>
          <w:tab w:val="left" w:pos="284"/>
        </w:tabs>
        <w:spacing w:after="0" w:line="240" w:lineRule="auto"/>
        <w:ind w:right="-187"/>
        <w:rPr>
          <w:rFonts w:ascii="Times New Roman" w:hAnsi="Times New Roman" w:cs="Times New Roman"/>
          <w:sz w:val="24"/>
          <w:szCs w:val="24"/>
        </w:rPr>
      </w:pPr>
      <w:r w:rsidRPr="002B5607">
        <w:rPr>
          <w:rFonts w:ascii="Times New Roman" w:hAnsi="Times New Roman" w:cs="Times New Roman"/>
          <w:sz w:val="24"/>
          <w:szCs w:val="24"/>
        </w:rPr>
        <w:t xml:space="preserve">Figure 1: </w:t>
      </w:r>
      <w:proofErr w:type="spellStart"/>
      <w:r w:rsidRPr="002B5607">
        <w:rPr>
          <w:rFonts w:ascii="Times New Roman" w:hAnsi="Times New Roman" w:cs="Times New Roman"/>
          <w:sz w:val="24"/>
          <w:szCs w:val="24"/>
        </w:rPr>
        <w:t>Septile</w:t>
      </w:r>
      <w:proofErr w:type="spellEnd"/>
      <w:r w:rsidRPr="002B5607">
        <w:rPr>
          <w:rFonts w:ascii="Times New Roman" w:hAnsi="Times New Roman" w:cs="Times New Roman"/>
          <w:sz w:val="24"/>
          <w:szCs w:val="24"/>
        </w:rPr>
        <w:t xml:space="preserve"> bi-variate maps indicating proportion of total canine and feline consultations (1 </w:t>
      </w:r>
      <w:r w:rsidR="00C53BAD" w:rsidRPr="002B5607">
        <w:rPr>
          <w:rFonts w:ascii="Times New Roman" w:hAnsi="Times New Roman" w:cs="Times New Roman"/>
          <w:sz w:val="24"/>
          <w:szCs w:val="24"/>
        </w:rPr>
        <w:t>Jan</w:t>
      </w:r>
      <w:r w:rsidRPr="002B5607">
        <w:rPr>
          <w:rFonts w:ascii="Times New Roman" w:hAnsi="Times New Roman" w:cs="Times New Roman"/>
          <w:sz w:val="24"/>
          <w:szCs w:val="24"/>
        </w:rPr>
        <w:t xml:space="preserve"> 201</w:t>
      </w:r>
      <w:r w:rsidR="00C53BAD" w:rsidRPr="002B5607">
        <w:rPr>
          <w:rFonts w:ascii="Times New Roman" w:hAnsi="Times New Roman" w:cs="Times New Roman"/>
          <w:sz w:val="24"/>
          <w:szCs w:val="24"/>
        </w:rPr>
        <w:t>8</w:t>
      </w:r>
      <w:r w:rsidRPr="002B5607">
        <w:rPr>
          <w:rFonts w:ascii="Times New Roman" w:hAnsi="Times New Roman" w:cs="Times New Roman"/>
          <w:sz w:val="24"/>
          <w:szCs w:val="24"/>
        </w:rPr>
        <w:t xml:space="preserve"> – </w:t>
      </w:r>
      <w:r w:rsidR="00C53BAD" w:rsidRPr="002B5607">
        <w:rPr>
          <w:rFonts w:ascii="Times New Roman" w:hAnsi="Times New Roman" w:cs="Times New Roman"/>
          <w:sz w:val="24"/>
          <w:szCs w:val="24"/>
        </w:rPr>
        <w:t>28</w:t>
      </w:r>
      <w:r w:rsidRPr="002B5607">
        <w:rPr>
          <w:rFonts w:ascii="Times New Roman" w:hAnsi="Times New Roman" w:cs="Times New Roman"/>
          <w:sz w:val="24"/>
          <w:szCs w:val="24"/>
        </w:rPr>
        <w:t xml:space="preserve"> </w:t>
      </w:r>
      <w:r w:rsidR="00C53BAD" w:rsidRPr="002B5607">
        <w:rPr>
          <w:rFonts w:ascii="Times New Roman" w:hAnsi="Times New Roman" w:cs="Times New Roman"/>
          <w:sz w:val="24"/>
          <w:szCs w:val="24"/>
        </w:rPr>
        <w:t>Feb</w:t>
      </w:r>
      <w:r w:rsidRPr="002B5607">
        <w:rPr>
          <w:rFonts w:ascii="Times New Roman" w:hAnsi="Times New Roman" w:cs="Times New Roman"/>
          <w:sz w:val="24"/>
          <w:szCs w:val="24"/>
        </w:rPr>
        <w:t xml:space="preserve"> 201</w:t>
      </w:r>
      <w:r w:rsidR="00C53BAD" w:rsidRPr="002B5607">
        <w:rPr>
          <w:rFonts w:ascii="Times New Roman" w:hAnsi="Times New Roman" w:cs="Times New Roman"/>
          <w:sz w:val="24"/>
          <w:szCs w:val="24"/>
        </w:rPr>
        <w:t>9</w:t>
      </w:r>
      <w:r w:rsidRPr="002B5607">
        <w:rPr>
          <w:rFonts w:ascii="Times New Roman" w:hAnsi="Times New Roman" w:cs="Times New Roman"/>
          <w:sz w:val="24"/>
          <w:szCs w:val="24"/>
        </w:rPr>
        <w:t xml:space="preserve">) presenting mainly for investigation and/or treatment of </w:t>
      </w:r>
      <w:r w:rsidR="00C53BAD" w:rsidRPr="002B5607">
        <w:rPr>
          <w:rFonts w:ascii="Times New Roman" w:hAnsi="Times New Roman" w:cs="Times New Roman"/>
          <w:sz w:val="24"/>
          <w:szCs w:val="24"/>
        </w:rPr>
        <w:t>respiratory</w:t>
      </w:r>
      <w:r w:rsidR="00A27E99" w:rsidRPr="002B5607">
        <w:rPr>
          <w:rFonts w:ascii="Times New Roman" w:hAnsi="Times New Roman" w:cs="Times New Roman"/>
          <w:sz w:val="24"/>
          <w:szCs w:val="24"/>
        </w:rPr>
        <w:t xml:space="preserve"> </w:t>
      </w:r>
      <w:r w:rsidRPr="002B5607">
        <w:rPr>
          <w:rFonts w:ascii="Times New Roman" w:hAnsi="Times New Roman" w:cs="Times New Roman"/>
          <w:sz w:val="24"/>
          <w:szCs w:val="24"/>
        </w:rPr>
        <w:t xml:space="preserve">disease, summarised by 20km gridded cells encompassing England, Scotland and Wales. Proportion </w:t>
      </w:r>
      <w:proofErr w:type="gramStart"/>
      <w:r w:rsidRPr="002B5607">
        <w:rPr>
          <w:rFonts w:ascii="Times New Roman" w:hAnsi="Times New Roman" w:cs="Times New Roman"/>
          <w:sz w:val="24"/>
          <w:szCs w:val="24"/>
        </w:rPr>
        <w:t>has been modelled</w:t>
      </w:r>
      <w:proofErr w:type="gramEnd"/>
      <w:r w:rsidRPr="002B5607">
        <w:rPr>
          <w:rFonts w:ascii="Times New Roman" w:hAnsi="Times New Roman" w:cs="Times New Roman"/>
          <w:sz w:val="24"/>
          <w:szCs w:val="24"/>
        </w:rPr>
        <w:t xml:space="preserve"> against standard error to provide a measure of relative confidence in findings according to the volume of data collected in each cell.</w:t>
      </w:r>
      <w:r w:rsidR="00B821AA" w:rsidRPr="002B5607">
        <w:rPr>
          <w:rFonts w:ascii="Times New Roman" w:hAnsi="Times New Roman" w:cs="Times New Roman"/>
          <w:sz w:val="24"/>
          <w:szCs w:val="24"/>
        </w:rPr>
        <w:t xml:space="preserve"> Darker red colours indicate area</w:t>
      </w:r>
      <w:r w:rsidR="001034D6">
        <w:rPr>
          <w:rFonts w:ascii="Times New Roman" w:hAnsi="Times New Roman" w:cs="Times New Roman"/>
          <w:sz w:val="24"/>
          <w:szCs w:val="24"/>
        </w:rPr>
        <w:t>s</w:t>
      </w:r>
      <w:r w:rsidR="00B821AA" w:rsidRPr="002B5607">
        <w:rPr>
          <w:rFonts w:ascii="Times New Roman" w:hAnsi="Times New Roman" w:cs="Times New Roman"/>
          <w:sz w:val="24"/>
          <w:szCs w:val="24"/>
        </w:rPr>
        <w:t xml:space="preserve"> of relatively high confidence and </w:t>
      </w:r>
      <w:r w:rsidR="00856FBB" w:rsidRPr="002B5607">
        <w:rPr>
          <w:rFonts w:ascii="Times New Roman" w:hAnsi="Times New Roman" w:cs="Times New Roman"/>
          <w:sz w:val="24"/>
          <w:szCs w:val="24"/>
        </w:rPr>
        <w:t>prevalence</w:t>
      </w:r>
      <w:r w:rsidR="00B821AA" w:rsidRPr="002B5607">
        <w:rPr>
          <w:rFonts w:ascii="Times New Roman" w:hAnsi="Times New Roman" w:cs="Times New Roman"/>
          <w:sz w:val="24"/>
          <w:szCs w:val="24"/>
        </w:rPr>
        <w:t xml:space="preserve">. </w:t>
      </w:r>
    </w:p>
    <w:p w:rsidR="00E803CF" w:rsidRPr="002B5607" w:rsidRDefault="00E803CF" w:rsidP="00616A36">
      <w:pPr>
        <w:tabs>
          <w:tab w:val="left" w:pos="284"/>
        </w:tabs>
        <w:spacing w:after="0" w:line="240" w:lineRule="auto"/>
        <w:ind w:right="-187"/>
        <w:rPr>
          <w:rFonts w:ascii="Times New Roman" w:hAnsi="Times New Roman" w:cs="Times New Roman"/>
          <w:sz w:val="24"/>
          <w:szCs w:val="24"/>
        </w:rPr>
      </w:pPr>
    </w:p>
    <w:p w:rsidR="00606512" w:rsidRPr="002B5607" w:rsidRDefault="00E803CF" w:rsidP="00616A36">
      <w:pPr>
        <w:spacing w:after="0" w:line="240" w:lineRule="auto"/>
        <w:rPr>
          <w:rFonts w:ascii="Times New Roman" w:hAnsi="Times New Roman" w:cs="Times New Roman"/>
          <w:sz w:val="24"/>
          <w:szCs w:val="24"/>
        </w:rPr>
      </w:pPr>
      <w:r w:rsidRPr="002B5607">
        <w:rPr>
          <w:rFonts w:ascii="Times New Roman" w:hAnsi="Times New Roman" w:cs="Times New Roman"/>
          <w:sz w:val="24"/>
          <w:szCs w:val="24"/>
        </w:rPr>
        <w:t xml:space="preserve">Figure 2: Percentage of canine and feline </w:t>
      </w:r>
      <w:r w:rsidR="00C53BAD"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consultations where systemic antibiotics; systemic anti-inflammatories</w:t>
      </w:r>
      <w:proofErr w:type="gramStart"/>
      <w:r w:rsidRPr="002B5607">
        <w:rPr>
          <w:rFonts w:ascii="Times New Roman" w:hAnsi="Times New Roman" w:cs="Times New Roman"/>
          <w:sz w:val="24"/>
          <w:szCs w:val="24"/>
        </w:rPr>
        <w:t>;</w:t>
      </w:r>
      <w:proofErr w:type="gramEnd"/>
      <w:r w:rsidRPr="002B5607">
        <w:rPr>
          <w:rFonts w:ascii="Times New Roman" w:hAnsi="Times New Roman" w:cs="Times New Roman"/>
          <w:sz w:val="24"/>
          <w:szCs w:val="24"/>
        </w:rPr>
        <w:t xml:space="preserve"> </w:t>
      </w:r>
      <w:r w:rsidR="00B821AA" w:rsidRPr="002B5607">
        <w:rPr>
          <w:rFonts w:ascii="Times New Roman" w:hAnsi="Times New Roman" w:cs="Times New Roman"/>
          <w:sz w:val="24"/>
          <w:szCs w:val="24"/>
        </w:rPr>
        <w:t xml:space="preserve">respiratory- or cardiovascular-active </w:t>
      </w:r>
      <w:r w:rsidRPr="002B5607">
        <w:rPr>
          <w:rFonts w:ascii="Times New Roman" w:hAnsi="Times New Roman" w:cs="Times New Roman"/>
          <w:sz w:val="24"/>
          <w:szCs w:val="24"/>
        </w:rPr>
        <w:t>products were prescribed, by quarter (Q2 2014 – Q</w:t>
      </w:r>
      <w:r w:rsidR="005C4237" w:rsidRPr="002B5607">
        <w:rPr>
          <w:rFonts w:ascii="Times New Roman" w:hAnsi="Times New Roman" w:cs="Times New Roman"/>
          <w:sz w:val="24"/>
          <w:szCs w:val="24"/>
        </w:rPr>
        <w:t>1</w:t>
      </w:r>
      <w:r w:rsidRPr="002B5607">
        <w:rPr>
          <w:rFonts w:ascii="Times New Roman" w:hAnsi="Times New Roman" w:cs="Times New Roman"/>
          <w:sz w:val="24"/>
          <w:szCs w:val="24"/>
        </w:rPr>
        <w:t xml:space="preserve"> 201</w:t>
      </w:r>
      <w:r w:rsidR="005C4237" w:rsidRPr="002B5607">
        <w:rPr>
          <w:rFonts w:ascii="Times New Roman" w:hAnsi="Times New Roman" w:cs="Times New Roman"/>
          <w:sz w:val="24"/>
          <w:szCs w:val="24"/>
        </w:rPr>
        <w:t>9</w:t>
      </w:r>
      <w:r w:rsidRPr="002B5607">
        <w:rPr>
          <w:rFonts w:ascii="Times New Roman" w:hAnsi="Times New Roman" w:cs="Times New Roman"/>
          <w:sz w:val="24"/>
          <w:szCs w:val="24"/>
        </w:rPr>
        <w:t xml:space="preserve">). Also described are the percentage of </w:t>
      </w:r>
      <w:r w:rsidR="005C4237" w:rsidRPr="002B5607">
        <w:rPr>
          <w:rFonts w:ascii="Times New Roman" w:hAnsi="Times New Roman" w:cs="Times New Roman"/>
          <w:sz w:val="24"/>
          <w:szCs w:val="24"/>
        </w:rPr>
        <w:t>respiratory</w:t>
      </w:r>
      <w:r w:rsidRPr="002B5607">
        <w:rPr>
          <w:rFonts w:ascii="Times New Roman" w:hAnsi="Times New Roman" w:cs="Times New Roman"/>
          <w:sz w:val="24"/>
          <w:szCs w:val="24"/>
        </w:rPr>
        <w:t xml:space="preserve"> consul</w:t>
      </w:r>
      <w:r w:rsidR="005C4237" w:rsidRPr="002B5607">
        <w:rPr>
          <w:rFonts w:ascii="Times New Roman" w:hAnsi="Times New Roman" w:cs="Times New Roman"/>
          <w:sz w:val="24"/>
          <w:szCs w:val="24"/>
        </w:rPr>
        <w:t xml:space="preserve">tations where </w:t>
      </w:r>
      <w:r w:rsidR="001034D6">
        <w:rPr>
          <w:rFonts w:ascii="Times New Roman" w:hAnsi="Times New Roman" w:cs="Times New Roman"/>
          <w:sz w:val="24"/>
          <w:szCs w:val="24"/>
        </w:rPr>
        <w:t xml:space="preserve">the animal was </w:t>
      </w:r>
      <w:proofErr w:type="spellStart"/>
      <w:r w:rsidR="001034D6">
        <w:rPr>
          <w:rFonts w:ascii="Times New Roman" w:hAnsi="Times New Roman" w:cs="Times New Roman"/>
          <w:sz w:val="24"/>
          <w:szCs w:val="24"/>
        </w:rPr>
        <w:t>euthana</w:t>
      </w:r>
      <w:r w:rsidRPr="002B5607">
        <w:rPr>
          <w:rFonts w:ascii="Times New Roman" w:hAnsi="Times New Roman" w:cs="Times New Roman"/>
          <w:sz w:val="24"/>
          <w:szCs w:val="24"/>
        </w:rPr>
        <w:t>sed</w:t>
      </w:r>
      <w:proofErr w:type="spellEnd"/>
      <w:r w:rsidRPr="002B5607">
        <w:rPr>
          <w:rFonts w:ascii="Times New Roman" w:hAnsi="Times New Roman" w:cs="Times New Roman"/>
          <w:sz w:val="24"/>
          <w:szCs w:val="24"/>
        </w:rPr>
        <w:t xml:space="preserve">. Shaded regions refer to 95% confidence intervals, calculated to adjust for clustering within veterinary practice site (bootstrapped estimated, </w:t>
      </w:r>
      <w:r w:rsidRPr="002B5607">
        <w:rPr>
          <w:rFonts w:ascii="Times New Roman" w:hAnsi="Times New Roman" w:cs="Times New Roman"/>
          <w:i/>
          <w:sz w:val="24"/>
          <w:szCs w:val="24"/>
        </w:rPr>
        <w:t>n</w:t>
      </w:r>
      <w:r w:rsidRPr="002B5607">
        <w:rPr>
          <w:rFonts w:ascii="Times New Roman" w:hAnsi="Times New Roman" w:cs="Times New Roman"/>
          <w:sz w:val="24"/>
          <w:szCs w:val="24"/>
        </w:rPr>
        <w:t xml:space="preserve"> replicates = 5,000).</w:t>
      </w:r>
    </w:p>
    <w:p w:rsidR="00606512" w:rsidRPr="002B5607" w:rsidRDefault="00606512" w:rsidP="00616A36">
      <w:pPr>
        <w:spacing w:after="0" w:line="240" w:lineRule="auto"/>
        <w:rPr>
          <w:rFonts w:ascii="Times New Roman" w:hAnsi="Times New Roman" w:cs="Times New Roman"/>
          <w:sz w:val="24"/>
          <w:szCs w:val="24"/>
        </w:rPr>
      </w:pPr>
    </w:p>
    <w:p w:rsidR="00606512" w:rsidRPr="002B5607" w:rsidRDefault="00606512" w:rsidP="00616A36">
      <w:pPr>
        <w:spacing w:after="0" w:line="240" w:lineRule="auto"/>
        <w:rPr>
          <w:rFonts w:ascii="Times New Roman" w:hAnsi="Times New Roman" w:cs="Times New Roman"/>
          <w:sz w:val="24"/>
          <w:szCs w:val="24"/>
        </w:rPr>
      </w:pPr>
      <w:r w:rsidRPr="002B5607">
        <w:rPr>
          <w:rFonts w:ascii="Times New Roman" w:hAnsi="Times New Roman" w:cs="Times New Roman"/>
          <w:sz w:val="24"/>
          <w:szCs w:val="24"/>
        </w:rPr>
        <w:t xml:space="preserve">Figure 3: </w:t>
      </w:r>
      <w:r w:rsidR="009F13A0" w:rsidRPr="002B5607">
        <w:rPr>
          <w:rFonts w:ascii="Times New Roman" w:hAnsi="Times New Roman" w:cs="Times New Roman"/>
          <w:sz w:val="24"/>
          <w:szCs w:val="24"/>
        </w:rPr>
        <w:t xml:space="preserve"> Percentage of </w:t>
      </w:r>
      <w:r w:rsidR="00313029" w:rsidRPr="002B5607">
        <w:rPr>
          <w:rFonts w:ascii="Times New Roman" w:hAnsi="Times New Roman" w:cs="Times New Roman"/>
          <w:sz w:val="24"/>
          <w:szCs w:val="24"/>
        </w:rPr>
        <w:t>canine and feline</w:t>
      </w:r>
      <w:r w:rsidR="009F13A0" w:rsidRPr="002B5607">
        <w:rPr>
          <w:rFonts w:ascii="Times New Roman" w:hAnsi="Times New Roman" w:cs="Times New Roman"/>
          <w:sz w:val="24"/>
          <w:szCs w:val="24"/>
        </w:rPr>
        <w:t xml:space="preserve"> </w:t>
      </w:r>
      <w:r w:rsidR="00313029" w:rsidRPr="002B5607">
        <w:rPr>
          <w:rFonts w:ascii="Times New Roman" w:hAnsi="Times New Roman" w:cs="Times New Roman"/>
          <w:sz w:val="24"/>
          <w:szCs w:val="24"/>
        </w:rPr>
        <w:t>respiratory</w:t>
      </w:r>
      <w:r w:rsidR="009F13A0" w:rsidRPr="002B5607">
        <w:rPr>
          <w:rFonts w:ascii="Times New Roman" w:hAnsi="Times New Roman" w:cs="Times New Roman"/>
          <w:sz w:val="24"/>
          <w:szCs w:val="24"/>
        </w:rPr>
        <w:t xml:space="preserve"> sample submissions that tested positive by PCR for </w:t>
      </w:r>
      <w:proofErr w:type="spellStart"/>
      <w:r w:rsidR="00313029" w:rsidRPr="002B5607">
        <w:rPr>
          <w:rFonts w:ascii="Times New Roman" w:hAnsi="Times New Roman" w:cs="Times New Roman"/>
          <w:i/>
          <w:sz w:val="24"/>
          <w:szCs w:val="24"/>
        </w:rPr>
        <w:t>B.bronchiseptica</w:t>
      </w:r>
      <w:proofErr w:type="spellEnd"/>
      <w:r w:rsidR="009F13A0" w:rsidRPr="002B5607">
        <w:rPr>
          <w:rFonts w:ascii="Times New Roman" w:hAnsi="Times New Roman" w:cs="Times New Roman"/>
          <w:sz w:val="24"/>
          <w:szCs w:val="24"/>
        </w:rPr>
        <w:t>, summarised by quarter and year (201</w:t>
      </w:r>
      <w:r w:rsidR="00313029" w:rsidRPr="002B5607">
        <w:rPr>
          <w:rFonts w:ascii="Times New Roman" w:hAnsi="Times New Roman" w:cs="Times New Roman"/>
          <w:sz w:val="24"/>
          <w:szCs w:val="24"/>
        </w:rPr>
        <w:t>6</w:t>
      </w:r>
      <w:r w:rsidR="009F13A0" w:rsidRPr="002B5607">
        <w:rPr>
          <w:rFonts w:ascii="Times New Roman" w:hAnsi="Times New Roman" w:cs="Times New Roman"/>
          <w:sz w:val="24"/>
          <w:szCs w:val="24"/>
        </w:rPr>
        <w:t>-201</w:t>
      </w:r>
      <w:r w:rsidR="00313029" w:rsidRPr="002B5607">
        <w:rPr>
          <w:rFonts w:ascii="Times New Roman" w:hAnsi="Times New Roman" w:cs="Times New Roman"/>
          <w:sz w:val="24"/>
          <w:szCs w:val="24"/>
        </w:rPr>
        <w:t>9</w:t>
      </w:r>
      <w:r w:rsidR="009F13A0" w:rsidRPr="002B5607">
        <w:rPr>
          <w:rFonts w:ascii="Times New Roman" w:hAnsi="Times New Roman" w:cs="Times New Roman"/>
          <w:sz w:val="24"/>
          <w:szCs w:val="24"/>
        </w:rPr>
        <w:t xml:space="preserve">). Data </w:t>
      </w:r>
      <w:proofErr w:type="gramStart"/>
      <w:r w:rsidR="009F13A0" w:rsidRPr="002B5607">
        <w:rPr>
          <w:rFonts w:ascii="Times New Roman" w:hAnsi="Times New Roman" w:cs="Times New Roman"/>
          <w:sz w:val="24"/>
          <w:szCs w:val="24"/>
        </w:rPr>
        <w:t>was collated</w:t>
      </w:r>
      <w:proofErr w:type="gramEnd"/>
      <w:r w:rsidR="009F13A0" w:rsidRPr="002B5607">
        <w:rPr>
          <w:rFonts w:ascii="Times New Roman" w:hAnsi="Times New Roman" w:cs="Times New Roman"/>
          <w:sz w:val="24"/>
          <w:szCs w:val="24"/>
        </w:rPr>
        <w:t xml:space="preserve"> from four veterinary diagnostic laboratories situated in the UK.</w:t>
      </w:r>
    </w:p>
    <w:p w:rsidR="00442E4F" w:rsidRPr="002B5607" w:rsidRDefault="00442E4F" w:rsidP="00616A36">
      <w:pPr>
        <w:spacing w:after="0" w:line="240" w:lineRule="auto"/>
        <w:rPr>
          <w:rFonts w:ascii="Times New Roman" w:hAnsi="Times New Roman" w:cs="Times New Roman"/>
          <w:sz w:val="24"/>
          <w:szCs w:val="24"/>
        </w:rPr>
      </w:pPr>
    </w:p>
    <w:p w:rsidR="00442E4F" w:rsidRPr="002B5607" w:rsidRDefault="00442E4F" w:rsidP="00616A36">
      <w:pPr>
        <w:spacing w:after="0" w:line="240" w:lineRule="auto"/>
        <w:rPr>
          <w:rFonts w:ascii="Times New Roman" w:hAnsi="Times New Roman" w:cs="Times New Roman"/>
          <w:sz w:val="24"/>
          <w:szCs w:val="24"/>
        </w:rPr>
      </w:pPr>
      <w:r w:rsidRPr="002B5607">
        <w:rPr>
          <w:rFonts w:ascii="Times New Roman" w:hAnsi="Times New Roman" w:cs="Times New Roman"/>
          <w:sz w:val="24"/>
          <w:szCs w:val="24"/>
        </w:rPr>
        <w:t xml:space="preserve">Figure 4: </w:t>
      </w:r>
      <w:r w:rsidR="00616A36" w:rsidRPr="002B5607">
        <w:rPr>
          <w:rFonts w:ascii="Times New Roman" w:hAnsi="Times New Roman" w:cs="Times New Roman"/>
          <w:sz w:val="24"/>
          <w:szCs w:val="24"/>
        </w:rPr>
        <w:t xml:space="preserve">Postcode area quintile bivariate map summary of the proportion of </w:t>
      </w:r>
      <w:r w:rsidR="00A60D4C" w:rsidRPr="002B5607">
        <w:rPr>
          <w:rFonts w:ascii="Times New Roman" w:hAnsi="Times New Roman" w:cs="Times New Roman"/>
          <w:sz w:val="24"/>
          <w:szCs w:val="24"/>
        </w:rPr>
        <w:t>canine</w:t>
      </w:r>
      <w:r w:rsidR="00616A36" w:rsidRPr="002B5607">
        <w:rPr>
          <w:rFonts w:ascii="Times New Roman" w:hAnsi="Times New Roman" w:cs="Times New Roman"/>
          <w:sz w:val="24"/>
          <w:szCs w:val="24"/>
        </w:rPr>
        <w:t xml:space="preserve"> </w:t>
      </w:r>
      <w:r w:rsidR="00A60D4C" w:rsidRPr="002B5607">
        <w:rPr>
          <w:rFonts w:ascii="Times New Roman" w:hAnsi="Times New Roman" w:cs="Times New Roman"/>
          <w:sz w:val="24"/>
          <w:szCs w:val="24"/>
        </w:rPr>
        <w:t>respiratory</w:t>
      </w:r>
      <w:r w:rsidR="00616A36" w:rsidRPr="002B5607">
        <w:rPr>
          <w:rFonts w:ascii="Times New Roman" w:hAnsi="Times New Roman" w:cs="Times New Roman"/>
          <w:sz w:val="24"/>
          <w:szCs w:val="24"/>
        </w:rPr>
        <w:t xml:space="preserve"> samples test</w:t>
      </w:r>
      <w:r w:rsidR="00B821AA" w:rsidRPr="002B5607">
        <w:rPr>
          <w:rFonts w:ascii="Times New Roman" w:hAnsi="Times New Roman" w:cs="Times New Roman"/>
          <w:sz w:val="24"/>
          <w:szCs w:val="24"/>
        </w:rPr>
        <w:t>ing</w:t>
      </w:r>
      <w:r w:rsidR="00616A36" w:rsidRPr="002B5607">
        <w:rPr>
          <w:rFonts w:ascii="Times New Roman" w:hAnsi="Times New Roman" w:cs="Times New Roman"/>
          <w:sz w:val="24"/>
          <w:szCs w:val="24"/>
        </w:rPr>
        <w:t xml:space="preserve"> positive by PCR assay for presence of </w:t>
      </w:r>
      <w:proofErr w:type="spellStart"/>
      <w:r w:rsidR="00A60D4C" w:rsidRPr="002B5607">
        <w:rPr>
          <w:rFonts w:ascii="Times New Roman" w:hAnsi="Times New Roman" w:cs="Times New Roman"/>
          <w:i/>
          <w:sz w:val="24"/>
          <w:szCs w:val="24"/>
        </w:rPr>
        <w:t>B.bronchiseptica</w:t>
      </w:r>
      <w:proofErr w:type="spellEnd"/>
      <w:r w:rsidR="004A3DCE" w:rsidRPr="002B5607">
        <w:rPr>
          <w:rFonts w:ascii="Times New Roman" w:hAnsi="Times New Roman" w:cs="Times New Roman"/>
          <w:sz w:val="24"/>
          <w:szCs w:val="24"/>
        </w:rPr>
        <w:t xml:space="preserve">, modelled against standard error to account for variable UK surveillance coverage. </w:t>
      </w:r>
      <w:r w:rsidR="00C340BB" w:rsidRPr="002B5607">
        <w:rPr>
          <w:rFonts w:ascii="Times New Roman" w:hAnsi="Times New Roman" w:cs="Times New Roman"/>
          <w:sz w:val="24"/>
          <w:szCs w:val="24"/>
        </w:rPr>
        <w:t>Samples tested between 201</w:t>
      </w:r>
      <w:r w:rsidR="00A60D4C" w:rsidRPr="002B5607">
        <w:rPr>
          <w:rFonts w:ascii="Times New Roman" w:hAnsi="Times New Roman" w:cs="Times New Roman"/>
          <w:sz w:val="24"/>
          <w:szCs w:val="24"/>
        </w:rPr>
        <w:t>6</w:t>
      </w:r>
      <w:r w:rsidR="00C340BB" w:rsidRPr="002B5607">
        <w:rPr>
          <w:rFonts w:ascii="Times New Roman" w:hAnsi="Times New Roman" w:cs="Times New Roman"/>
          <w:sz w:val="24"/>
          <w:szCs w:val="24"/>
        </w:rPr>
        <w:t xml:space="preserve"> and 201</w:t>
      </w:r>
      <w:r w:rsidR="00A60D4C" w:rsidRPr="002B5607">
        <w:rPr>
          <w:rFonts w:ascii="Times New Roman" w:hAnsi="Times New Roman" w:cs="Times New Roman"/>
          <w:sz w:val="24"/>
          <w:szCs w:val="24"/>
        </w:rPr>
        <w:t>9</w:t>
      </w:r>
      <w:r w:rsidR="00C340BB" w:rsidRPr="002B5607">
        <w:rPr>
          <w:rFonts w:ascii="Times New Roman" w:hAnsi="Times New Roman" w:cs="Times New Roman"/>
          <w:sz w:val="24"/>
          <w:szCs w:val="24"/>
        </w:rPr>
        <w:t xml:space="preserve"> were used, summarising data provided by four UK-based veterinary diagnostic laboratories. Postcode of the submitting veterinary practice site </w:t>
      </w:r>
      <w:proofErr w:type="gramStart"/>
      <w:r w:rsidR="00C340BB" w:rsidRPr="002B5607">
        <w:rPr>
          <w:rFonts w:ascii="Times New Roman" w:hAnsi="Times New Roman" w:cs="Times New Roman"/>
          <w:sz w:val="24"/>
          <w:szCs w:val="24"/>
        </w:rPr>
        <w:t>was used</w:t>
      </w:r>
      <w:proofErr w:type="gramEnd"/>
      <w:r w:rsidR="00C340BB" w:rsidRPr="002B5607">
        <w:rPr>
          <w:rFonts w:ascii="Times New Roman" w:hAnsi="Times New Roman" w:cs="Times New Roman"/>
          <w:sz w:val="24"/>
          <w:szCs w:val="24"/>
        </w:rPr>
        <w:t xml:space="preserve"> in this summary.</w:t>
      </w:r>
    </w:p>
    <w:p w:rsidR="00081DDF" w:rsidRPr="002B5607" w:rsidRDefault="00081DDF" w:rsidP="00616A36">
      <w:pPr>
        <w:spacing w:after="0" w:line="240" w:lineRule="auto"/>
        <w:rPr>
          <w:rFonts w:ascii="Times New Roman" w:hAnsi="Times New Roman" w:cs="Times New Roman"/>
          <w:sz w:val="24"/>
          <w:szCs w:val="24"/>
        </w:rPr>
      </w:pPr>
    </w:p>
    <w:p w:rsidR="00081DDF" w:rsidRPr="00081DDF" w:rsidRDefault="00081DDF" w:rsidP="00616A36">
      <w:pPr>
        <w:spacing w:after="0" w:line="240" w:lineRule="auto"/>
        <w:rPr>
          <w:rFonts w:ascii="Times New Roman" w:hAnsi="Times New Roman" w:cs="Times New Roman"/>
          <w:sz w:val="24"/>
          <w:szCs w:val="24"/>
        </w:rPr>
        <w:sectPr w:rsidR="00081DDF" w:rsidRPr="00081DDF" w:rsidSect="000C04D9">
          <w:pgSz w:w="11906" w:h="16838"/>
          <w:pgMar w:top="1440" w:right="1440" w:bottom="1440" w:left="1440" w:header="708" w:footer="708" w:gutter="0"/>
          <w:lnNumType w:countBy="1" w:restart="continuous"/>
          <w:cols w:space="708"/>
          <w:docGrid w:linePitch="360"/>
        </w:sectPr>
      </w:pPr>
      <w:r w:rsidRPr="002B5607">
        <w:rPr>
          <w:rFonts w:ascii="Times New Roman" w:hAnsi="Times New Roman" w:cs="Times New Roman"/>
          <w:sz w:val="24"/>
          <w:szCs w:val="24"/>
        </w:rPr>
        <w:t xml:space="preserve">Fig 5: Observed prevalence for pruritus, gastroenteritis and respiratory disease in cats and dogs attending SAVSNET-participating practices from </w:t>
      </w:r>
      <w:r w:rsidR="00CC533C" w:rsidRPr="002B5607">
        <w:rPr>
          <w:rFonts w:ascii="Times New Roman" w:hAnsi="Times New Roman" w:cs="Times New Roman"/>
          <w:sz w:val="24"/>
          <w:szCs w:val="24"/>
        </w:rPr>
        <w:t>February</w:t>
      </w:r>
      <w:r w:rsidRPr="002B5607">
        <w:rPr>
          <w:rFonts w:ascii="Times New Roman" w:hAnsi="Times New Roman" w:cs="Times New Roman"/>
          <w:sz w:val="24"/>
          <w:szCs w:val="24"/>
        </w:rPr>
        <w:t xml:space="preserve"> 201</w:t>
      </w:r>
      <w:r w:rsidR="00CC533C" w:rsidRPr="002B5607">
        <w:rPr>
          <w:rFonts w:ascii="Times New Roman" w:hAnsi="Times New Roman" w:cs="Times New Roman"/>
          <w:sz w:val="24"/>
          <w:szCs w:val="24"/>
        </w:rPr>
        <w:t>7</w:t>
      </w:r>
      <w:r w:rsidRPr="002B5607">
        <w:rPr>
          <w:rFonts w:ascii="Times New Roman" w:hAnsi="Times New Roman" w:cs="Times New Roman"/>
          <w:sz w:val="24"/>
          <w:szCs w:val="24"/>
        </w:rPr>
        <w:t xml:space="preserve"> to </w:t>
      </w:r>
      <w:r w:rsidR="00CC533C" w:rsidRPr="002B5607">
        <w:rPr>
          <w:rFonts w:ascii="Times New Roman" w:hAnsi="Times New Roman" w:cs="Times New Roman"/>
          <w:sz w:val="24"/>
          <w:szCs w:val="24"/>
        </w:rPr>
        <w:t>February</w:t>
      </w:r>
      <w:r w:rsidRPr="002B5607">
        <w:rPr>
          <w:rFonts w:ascii="Times New Roman" w:hAnsi="Times New Roman" w:cs="Times New Roman"/>
          <w:sz w:val="24"/>
          <w:szCs w:val="24"/>
        </w:rPr>
        <w:t xml:space="preserve"> 201</w:t>
      </w:r>
      <w:r w:rsidR="00CC533C" w:rsidRPr="002B5607">
        <w:rPr>
          <w:rFonts w:ascii="Times New Roman" w:hAnsi="Times New Roman" w:cs="Times New Roman"/>
          <w:sz w:val="24"/>
          <w:szCs w:val="24"/>
        </w:rPr>
        <w:t>9</w:t>
      </w:r>
      <w:r w:rsidRPr="002B5607">
        <w:rPr>
          <w:rFonts w:ascii="Times New Roman" w:hAnsi="Times New Roman" w:cs="Times New Roman"/>
          <w:sz w:val="24"/>
          <w:szCs w:val="24"/>
        </w:rPr>
        <w:t>. Red points represent the extreme outliers (outside the 99 per cent credible interval [CI]), orange points represent the moderate outliers (outside the 95 per cent CI but within the 99 per cent CI), and green points represent the average trend (within the 95 per cent CI).</w:t>
      </w:r>
    </w:p>
    <w:p w:rsidR="009338FF" w:rsidRPr="00114EF2" w:rsidRDefault="009338FF" w:rsidP="00E95DE1">
      <w:pPr>
        <w:pStyle w:val="EndNoteBibliography"/>
        <w:spacing w:after="0"/>
        <w:ind w:left="720" w:hanging="720"/>
        <w:rPr>
          <w:rFonts w:ascii="Times New Roman" w:hAnsi="Times New Roman" w:cs="Times New Roman"/>
          <w:b/>
          <w:sz w:val="24"/>
          <w:szCs w:val="24"/>
        </w:rPr>
      </w:pPr>
      <w:r w:rsidRPr="00114EF2">
        <w:rPr>
          <w:rFonts w:ascii="Times New Roman" w:hAnsi="Times New Roman" w:cs="Times New Roman"/>
          <w:b/>
          <w:sz w:val="24"/>
          <w:szCs w:val="24"/>
        </w:rPr>
        <w:lastRenderedPageBreak/>
        <w:t>References</w:t>
      </w:r>
    </w:p>
    <w:p w:rsidR="00B443CF" w:rsidRPr="00B443CF" w:rsidRDefault="00612D46" w:rsidP="00806ADC">
      <w:pPr>
        <w:pStyle w:val="EndNoteBibliography"/>
        <w:spacing w:after="120"/>
      </w:pPr>
      <w:r w:rsidRPr="00A41394">
        <w:rPr>
          <w:rFonts w:ascii="Times New Roman" w:hAnsi="Times New Roman" w:cs="Times New Roman"/>
          <w:sz w:val="24"/>
          <w:szCs w:val="24"/>
        </w:rPr>
        <w:fldChar w:fldCharType="begin"/>
      </w:r>
      <w:r w:rsidRPr="00806ADC">
        <w:rPr>
          <w:rFonts w:ascii="Times New Roman" w:hAnsi="Times New Roman" w:cs="Times New Roman"/>
          <w:sz w:val="24"/>
          <w:szCs w:val="24"/>
        </w:rPr>
        <w:instrText xml:space="preserve"> ADDIN EN.REFLIST </w:instrText>
      </w:r>
      <w:r w:rsidRPr="00A41394">
        <w:rPr>
          <w:rFonts w:ascii="Times New Roman" w:hAnsi="Times New Roman" w:cs="Times New Roman"/>
          <w:sz w:val="24"/>
          <w:szCs w:val="24"/>
        </w:rPr>
        <w:fldChar w:fldCharType="separate"/>
      </w:r>
      <w:r w:rsidR="00B443CF" w:rsidRPr="00B443CF">
        <w:t xml:space="preserve">ARSEVSKA, E., PRIESTNALL, S. L., SINGLETON, D. A., JONES, P. H., SMYTH, S., BRANT, B., DAWSON, S., </w:t>
      </w:r>
      <w:r w:rsidR="00833AC9" w:rsidRPr="00B443CF">
        <w:t>SÁNCHEZ-VIZCAÍNO</w:t>
      </w:r>
      <w:r w:rsidR="00B443CF" w:rsidRPr="00B443CF">
        <w:t>, F., NOBLE, P. J. M. &amp;  RADFORD, A. D. (2018a) Small animal disease surveillance: respiratory disease 2017. Vet Rec 182, 369-373</w:t>
      </w:r>
    </w:p>
    <w:p w:rsidR="00B443CF" w:rsidRPr="00B443CF" w:rsidRDefault="00B443CF" w:rsidP="00806ADC">
      <w:pPr>
        <w:pStyle w:val="EndNoteBibliography"/>
        <w:spacing w:after="120"/>
      </w:pPr>
      <w:r w:rsidRPr="00B443CF">
        <w:t xml:space="preserve">ARSEVSKA, E., SINGLETON, D. A., JEWELL, C., PATERSON, S., JONES, P. H., SMYTH, S., BRANT, B., DAWSON, S., NOBLE, P. J. M., </w:t>
      </w:r>
      <w:r w:rsidR="00833AC9" w:rsidRPr="00B443CF">
        <w:t>SÁNCHEZ-VIZCAÍNO</w:t>
      </w:r>
      <w:r w:rsidRPr="00B443CF">
        <w:t>, F. &amp;  RADFORD, A. D. (2018b) Small animal disease surveillance: pruritus and Pseudomonas skin infections. Vet Rec 183, 182-187</w:t>
      </w:r>
    </w:p>
    <w:p w:rsidR="00B443CF" w:rsidRPr="00B443CF" w:rsidRDefault="00B443CF" w:rsidP="00806ADC">
      <w:pPr>
        <w:pStyle w:val="EndNoteBibliography"/>
        <w:spacing w:after="120"/>
      </w:pPr>
      <w:r w:rsidRPr="00B443CF">
        <w:t>BINNS, S. H., DAWSON, S., SPEAKMAN, A. J., CUEVAS, L. E., GASKELL, C. J., HART, C. A., MORGAN, K. L. &amp;  GASKELL, R. M. (1999) Prevalence and risk factors for feline Bordetella bronchiseptica infection. Veterinary Record 144, 575</w:t>
      </w:r>
    </w:p>
    <w:p w:rsidR="00B443CF" w:rsidRPr="00B443CF" w:rsidRDefault="00B443CF" w:rsidP="00806ADC">
      <w:pPr>
        <w:pStyle w:val="EndNoteBibliography"/>
        <w:spacing w:after="120"/>
      </w:pPr>
      <w:r w:rsidRPr="00B443CF">
        <w:t>BRADY, C., ACKERMAN, P., JOHNSON, M. &amp;  MCNAMARA, J. (2014) Bordetella bronchiseptica in a pediatric Cystic Fibrosis center. Journal of Cystic Fibrosis 13, 43-48</w:t>
      </w:r>
    </w:p>
    <w:p w:rsidR="00B443CF" w:rsidRPr="00B443CF" w:rsidRDefault="00B443CF" w:rsidP="00806ADC">
      <w:pPr>
        <w:pStyle w:val="EndNoteBibliography"/>
        <w:spacing w:after="120"/>
      </w:pPr>
      <w:r w:rsidRPr="00B443CF">
        <w:t>BSAVA/SAMSOC (2018) PROTECT ME. In BSAVA/SAMSoc Guide to Responsible Use of Antibacterials: PROTECT ME, British Small Animal Veterinary Association</w:t>
      </w:r>
    </w:p>
    <w:p w:rsidR="00B443CF" w:rsidRPr="00B443CF" w:rsidRDefault="00B443CF" w:rsidP="00806ADC">
      <w:pPr>
        <w:pStyle w:val="EndNoteBibliography"/>
        <w:spacing w:after="120"/>
      </w:pPr>
      <w:r w:rsidRPr="00B443CF">
        <w:t>GARCIA-DE-LA-FUENTE, C., GUZMAN, L., CANO, M. E., AGUERO, J., SANJUAN, C., RODRIGUEZ, C., AGUIRRE, A. &amp;  MARTINEZ-MARTINEZ, L. (2015) Microbiological and clinical aspects of respiratory infections associated with Bordetella bronchiseptica. Diagn Microbiol Infect Dis 82, 20-25</w:t>
      </w:r>
    </w:p>
    <w:p w:rsidR="00B443CF" w:rsidRPr="00B443CF" w:rsidRDefault="00B443CF" w:rsidP="00806ADC">
      <w:pPr>
        <w:pStyle w:val="EndNoteBibliography"/>
        <w:spacing w:after="120"/>
      </w:pPr>
      <w:r w:rsidRPr="00B443CF">
        <w:t>GISEL, J. J., BRUMBLE, L. M. &amp;  JOHNSON, M. M. (2010) Bordetella bronchiseptica pneumonia in a kidney-pancreas transplant patient after exposure to recently vaccinated dogs. Transpl Infect Dis 12, 73-76</w:t>
      </w:r>
    </w:p>
    <w:p w:rsidR="00B443CF" w:rsidRPr="00B443CF" w:rsidRDefault="00B443CF" w:rsidP="00806ADC">
      <w:pPr>
        <w:pStyle w:val="EndNoteBibliography"/>
        <w:spacing w:after="120"/>
      </w:pPr>
      <w:r w:rsidRPr="00B443CF">
        <w:t>HELPS, C. R., LAIT, P., DAMHUIS, A., BJORNEHAMMAR, U., BOLTA, D., BROVIDA, C., CHABANNE, L., EGBERINK, H., FERRAND, G., FONTBONNE, A., PENNISI, M. G., GRUFFYDD-JONES, T., GUNN-MOORE, D., HARTMANN, K., LUTZ, H., MALANDAIN, E., MOSTL, K., STENGEL, C., HARBOUR, D. A. &amp;  GRAAT, E. A. (2005) Factors associated with upper respiratory tract disease caused by feline herpesvirus, feline calicivirus, Chlamydophila felis and Bordetella bronchiseptica in cats: experience from 218 European catteries. Vet Rec 156, 669-673</w:t>
      </w:r>
    </w:p>
    <w:p w:rsidR="00B443CF" w:rsidRPr="00B443CF" w:rsidRDefault="00B443CF" w:rsidP="00806ADC">
      <w:pPr>
        <w:pStyle w:val="EndNoteBibliography"/>
        <w:spacing w:after="120"/>
      </w:pPr>
      <w:r w:rsidRPr="00B443CF">
        <w:t>IEMURA, R., TSUKATANI, R., MICALLEF, M. J. &amp;  TANENO, A. (2009) Simultaneous analysis of the nasal shedding kinetics of field and vaccine strains of &amp;lt;em&amp;gt;Bordetella bronchiseptica&amp;lt;/em&amp;gt. Veterinary Record 165, 747</w:t>
      </w:r>
    </w:p>
    <w:p w:rsidR="00B443CF" w:rsidRPr="00B443CF" w:rsidRDefault="00B443CF" w:rsidP="00806ADC">
      <w:pPr>
        <w:pStyle w:val="EndNoteBibliography"/>
        <w:spacing w:after="120"/>
      </w:pPr>
      <w:r w:rsidRPr="00B443CF">
        <w:t>LAPPIN, M. R., BLONDEAU, J., BOOTHE, D., BREITSCHWERDT, E. B., GUARDABASSI, L., LLOYD, D. H., PAPICH, M. G., RANKIN, S. C., SYKES, J. E., TURNIDGE, J. &amp;  WEESE, J. S. (2017) Antimicrobial use Guidelines for Treatment of Respiratory Tract Disease in Dogs and Cats: Antimicrobial Guidelines Working Group of the International Society for Companion Animal Infectious Diseases. Journal of veterinary internal medicine 31, 279-294</w:t>
      </w:r>
    </w:p>
    <w:p w:rsidR="00B443CF" w:rsidRPr="00B443CF" w:rsidRDefault="00B443CF" w:rsidP="00806ADC">
      <w:pPr>
        <w:pStyle w:val="EndNoteBibliography"/>
        <w:spacing w:after="120"/>
      </w:pPr>
      <w:r w:rsidRPr="00B443CF">
        <w:t>NER, Z., ROSS, L. A., HORN, M. V., KEENS, T. G., MACLAUGHLIN, E. F., STARNES, V. A. &amp;  WOO, M. S. (2003) Bordetella bronchiseptica infection in pediatric lung transplant recipients. Pediatric Transplantation 7, 413-417</w:t>
      </w:r>
    </w:p>
    <w:p w:rsidR="00B443CF" w:rsidRPr="00B443CF" w:rsidRDefault="00B443CF" w:rsidP="00806ADC">
      <w:pPr>
        <w:pStyle w:val="EndNoteBibliography"/>
        <w:spacing w:after="120"/>
      </w:pPr>
      <w:r w:rsidRPr="00B443CF">
        <w:t>REGISTER, K. B., SUKUMAR, N., PALAVECINO, E. L., RUBIN, B. K. &amp;  DEORA, R. (2012) Bordetella bronchiseptica in a Paediatric Cystic Fibrosis Patient: Possible Transmission from a Household Cat. Zoonoses and Public Health 59, 246-250</w:t>
      </w:r>
    </w:p>
    <w:p w:rsidR="00B443CF" w:rsidRPr="00B443CF" w:rsidRDefault="00B443CF" w:rsidP="00806ADC">
      <w:pPr>
        <w:pStyle w:val="EndNoteBibliography"/>
        <w:spacing w:after="120"/>
      </w:pPr>
      <w:r w:rsidRPr="00B443CF">
        <w:t>REYNOLDS, M. E., PHAN, H. T. T., GEORGE, S., HUBBARD, A. T. M., STOESSER, N., MACIUCA, I. E., CROOK, D. W. &amp;  TIMOFTE, D. (2019) Occurrence and characterization of Escherichia coli ST410 co-harbouring blaNDM-5, blaCMY-42 and blaTEM-190 in a dog from the UK. J Antimicrob Chemother</w:t>
      </w:r>
    </w:p>
    <w:p w:rsidR="00B443CF" w:rsidRPr="00B443CF" w:rsidRDefault="00833AC9" w:rsidP="00806ADC">
      <w:pPr>
        <w:pStyle w:val="EndNoteBibliography"/>
        <w:spacing w:after="120"/>
      </w:pPr>
      <w:r w:rsidRPr="00B443CF">
        <w:t>SÁNCHEZ-VIZCAÍNO</w:t>
      </w:r>
      <w:r w:rsidR="00B443CF" w:rsidRPr="00B443CF">
        <w:t>, F., DALY, J. M., JONES, P. H., DAWSON, S., GASKELL, R., MENACERE, T., HEAYNS, B., WARDEH, M., NEWMAN, J., EVERITT, S., DAY, M. J., MCCONNELL, K., NOBLE, P. J. &amp;  RADFORD, A. D. (2016) Small animal disease surveillance: respiratory disease. Vet Rec 178, 361-364</w:t>
      </w:r>
    </w:p>
    <w:p w:rsidR="00B443CF" w:rsidRPr="00B443CF" w:rsidRDefault="00B443CF" w:rsidP="00806ADC">
      <w:pPr>
        <w:pStyle w:val="EndNoteBibliography"/>
        <w:spacing w:after="120"/>
      </w:pPr>
      <w:r w:rsidRPr="00B443CF">
        <w:lastRenderedPageBreak/>
        <w:t>SÁNCHEZ-VIZCAÍNO, F., JONES, P. H., MENACERE, T., HEAYNS, B., WARDEH, M., NEWMAN, J., RADFORD, A. D., DAWSON, S., GASKELL, R., NOBLE, P. J. M., EVERITT, S., DAY, M. J. &amp;  MCCONNELL, K. (2015) Small animal disease surveillance. Veterinary Record 177, 591-594</w:t>
      </w:r>
    </w:p>
    <w:p w:rsidR="00B443CF" w:rsidRPr="00B443CF" w:rsidRDefault="00833AC9" w:rsidP="00806ADC">
      <w:pPr>
        <w:pStyle w:val="EndNoteBibliography"/>
        <w:spacing w:after="120"/>
      </w:pPr>
      <w:r w:rsidRPr="00B443CF">
        <w:t>SÁNCHEZ-VIZCAÍNO</w:t>
      </w:r>
      <w:r w:rsidR="00B443CF" w:rsidRPr="00B443CF">
        <w:t>, F., NOBLE, P. M., JONES, P. H., MENACERE, T., BUCHAN, I., REYNOLDS, S., DAWSON, S., GASKELL, R. M., EVERITT, S. &amp;  RADFORD, A. D. (2017) Demographics of dogs, cats, and rabbits attending veteri</w:t>
      </w:r>
      <w:bookmarkStart w:id="0" w:name="_GoBack"/>
      <w:bookmarkEnd w:id="0"/>
      <w:r w:rsidR="00B443CF" w:rsidRPr="00B443CF">
        <w:t>nary practices in Great Britain as recorded in their electronic health records. BMC Vet Res 13, 218</w:t>
      </w:r>
    </w:p>
    <w:p w:rsidR="00B443CF" w:rsidRPr="00B443CF" w:rsidRDefault="00B443CF" w:rsidP="00806ADC">
      <w:pPr>
        <w:pStyle w:val="EndNoteBibliography"/>
        <w:spacing w:after="120"/>
      </w:pPr>
      <w:r w:rsidRPr="00B443CF">
        <w:t xml:space="preserve">SINGLETON, D. A., </w:t>
      </w:r>
      <w:r w:rsidR="00833AC9" w:rsidRPr="00B443CF">
        <w:t>SÁNCHEZ-VIZCAÍNO</w:t>
      </w:r>
      <w:r w:rsidRPr="00B443CF">
        <w:t>, F., ARSEVSKA, E., DAWSON, S., JONES, P. H., NOBLE, P. J. M., PINCHBECK, G. L., WILLIAMS, N. J. &amp;  RADFORD, A. D. (2018) New approaches to pharmacosurveillance for monitoring prescription frequency, diversity, and co-prescription in a large sentinel network of companion animal veterinary practices in the United Kingdom, 2014-2016. Prev Vet Med 159, 153-161</w:t>
      </w:r>
    </w:p>
    <w:p w:rsidR="00B443CF" w:rsidRPr="00B443CF" w:rsidRDefault="00B443CF" w:rsidP="00806ADC">
      <w:pPr>
        <w:pStyle w:val="EndNoteBibliography"/>
        <w:spacing w:after="120"/>
      </w:pPr>
      <w:r w:rsidRPr="00B443CF">
        <w:t xml:space="preserve">SINGLETON, D. A., </w:t>
      </w:r>
      <w:r w:rsidR="00833AC9" w:rsidRPr="00B443CF">
        <w:t>SÁNCHEZ-VIZCAÍNO</w:t>
      </w:r>
      <w:r w:rsidRPr="00B443CF">
        <w:t>, F., DAWSON, S., JONES, P. H., NOBLE, P. J. M., PINCHBECK, G. L., WILLIAMS, N. J. &amp;  RADFORD, A. D. (2017) Patterns of antimicrobial agent prescription in a sentinel population of canine and feline veterinary practices in the United Kingdom. Vet J 224, 18-24</w:t>
      </w:r>
    </w:p>
    <w:p w:rsidR="00750335" w:rsidRDefault="00612D46" w:rsidP="00806ADC">
      <w:pPr>
        <w:spacing w:after="120"/>
      </w:pPr>
      <w:r w:rsidRPr="00A41394">
        <w:rPr>
          <w:rFonts w:ascii="Times New Roman" w:hAnsi="Times New Roman" w:cs="Times New Roman"/>
          <w:sz w:val="24"/>
          <w:szCs w:val="24"/>
        </w:rPr>
        <w:fldChar w:fldCharType="end"/>
      </w:r>
    </w:p>
    <w:sectPr w:rsidR="007503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5E84" w:rsidRDefault="002E5E84">
      <w:pPr>
        <w:spacing w:after="0" w:line="240" w:lineRule="auto"/>
      </w:pPr>
      <w:r>
        <w:separator/>
      </w:r>
    </w:p>
  </w:endnote>
  <w:endnote w:type="continuationSeparator" w:id="0">
    <w:p w:rsidR="002E5E84" w:rsidRDefault="002E5E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6228" w:rsidRDefault="00856228" w:rsidP="00750335">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5E84" w:rsidRDefault="002E5E84">
      <w:pPr>
        <w:spacing w:after="0" w:line="240" w:lineRule="auto"/>
      </w:pPr>
      <w:r>
        <w:separator/>
      </w:r>
    </w:p>
  </w:footnote>
  <w:footnote w:type="continuationSeparator" w:id="0">
    <w:p w:rsidR="002E5E84" w:rsidRDefault="002E5E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957D01"/>
    <w:multiLevelType w:val="hybridMultilevel"/>
    <w:tmpl w:val="6C6285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5A7F0B0F"/>
    <w:multiLevelType w:val="hybridMultilevel"/>
    <w:tmpl w:val="49047F76"/>
    <w:lvl w:ilvl="0" w:tplc="717AC4C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erinary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dsw9vx3a9rebe25xrxde9nvfd5z0sdsfdz&quot;&gt;lit_review_refs&lt;record-ids&gt;&lt;item&gt;61&lt;/item&gt;&lt;item&gt;62&lt;/item&gt;&lt;item&gt;2056&lt;/item&gt;&lt;item&gt;2074&lt;/item&gt;&lt;item&gt;2451&lt;/item&gt;&lt;item&gt;2452&lt;/item&gt;&lt;/record-ids&gt;&lt;/item&gt;&lt;/Libraries&gt;"/>
  </w:docVars>
  <w:rsids>
    <w:rsidRoot w:val="001F2384"/>
    <w:rsid w:val="000006AE"/>
    <w:rsid w:val="000015F9"/>
    <w:rsid w:val="000028DB"/>
    <w:rsid w:val="000041C9"/>
    <w:rsid w:val="000062A7"/>
    <w:rsid w:val="00006FF7"/>
    <w:rsid w:val="00011CD1"/>
    <w:rsid w:val="00012734"/>
    <w:rsid w:val="000156BF"/>
    <w:rsid w:val="00015CED"/>
    <w:rsid w:val="0001746E"/>
    <w:rsid w:val="0002042D"/>
    <w:rsid w:val="00020FF9"/>
    <w:rsid w:val="000226F4"/>
    <w:rsid w:val="00022AB4"/>
    <w:rsid w:val="0002375B"/>
    <w:rsid w:val="00023A12"/>
    <w:rsid w:val="0002438A"/>
    <w:rsid w:val="00024C12"/>
    <w:rsid w:val="00024DE0"/>
    <w:rsid w:val="00024EAC"/>
    <w:rsid w:val="00026578"/>
    <w:rsid w:val="000266B8"/>
    <w:rsid w:val="00032289"/>
    <w:rsid w:val="000324C4"/>
    <w:rsid w:val="0003285F"/>
    <w:rsid w:val="00032B5E"/>
    <w:rsid w:val="0003310E"/>
    <w:rsid w:val="00033CC6"/>
    <w:rsid w:val="00034047"/>
    <w:rsid w:val="00034B2A"/>
    <w:rsid w:val="0003758D"/>
    <w:rsid w:val="0004050C"/>
    <w:rsid w:val="000411B6"/>
    <w:rsid w:val="00041485"/>
    <w:rsid w:val="00042799"/>
    <w:rsid w:val="0004451B"/>
    <w:rsid w:val="00044FD7"/>
    <w:rsid w:val="000475F8"/>
    <w:rsid w:val="00047722"/>
    <w:rsid w:val="000501D9"/>
    <w:rsid w:val="00050468"/>
    <w:rsid w:val="00050778"/>
    <w:rsid w:val="000514FC"/>
    <w:rsid w:val="00051944"/>
    <w:rsid w:val="00052315"/>
    <w:rsid w:val="000526D3"/>
    <w:rsid w:val="00052CC4"/>
    <w:rsid w:val="00053381"/>
    <w:rsid w:val="00053D7D"/>
    <w:rsid w:val="00054F80"/>
    <w:rsid w:val="000576DC"/>
    <w:rsid w:val="00062BCC"/>
    <w:rsid w:val="000633FB"/>
    <w:rsid w:val="00063A9B"/>
    <w:rsid w:val="00063DA6"/>
    <w:rsid w:val="00063EA7"/>
    <w:rsid w:val="0006505A"/>
    <w:rsid w:val="0006553E"/>
    <w:rsid w:val="0006685F"/>
    <w:rsid w:val="00066BE2"/>
    <w:rsid w:val="00066D9F"/>
    <w:rsid w:val="0007098A"/>
    <w:rsid w:val="00074149"/>
    <w:rsid w:val="000747F6"/>
    <w:rsid w:val="0007575D"/>
    <w:rsid w:val="00075B09"/>
    <w:rsid w:val="0007634F"/>
    <w:rsid w:val="00076989"/>
    <w:rsid w:val="00077411"/>
    <w:rsid w:val="00077997"/>
    <w:rsid w:val="0008072C"/>
    <w:rsid w:val="0008085B"/>
    <w:rsid w:val="00080ABE"/>
    <w:rsid w:val="00081BCE"/>
    <w:rsid w:val="00081DDF"/>
    <w:rsid w:val="00083690"/>
    <w:rsid w:val="00084005"/>
    <w:rsid w:val="00084CA9"/>
    <w:rsid w:val="00085565"/>
    <w:rsid w:val="00085AFA"/>
    <w:rsid w:val="000863B9"/>
    <w:rsid w:val="00086DED"/>
    <w:rsid w:val="0008729E"/>
    <w:rsid w:val="000873A1"/>
    <w:rsid w:val="00087D97"/>
    <w:rsid w:val="00087DF0"/>
    <w:rsid w:val="00090A0D"/>
    <w:rsid w:val="00092125"/>
    <w:rsid w:val="0009272D"/>
    <w:rsid w:val="000929EF"/>
    <w:rsid w:val="00092D5A"/>
    <w:rsid w:val="00093D73"/>
    <w:rsid w:val="000950A6"/>
    <w:rsid w:val="00095A03"/>
    <w:rsid w:val="00095C54"/>
    <w:rsid w:val="000961A0"/>
    <w:rsid w:val="00097562"/>
    <w:rsid w:val="000975B2"/>
    <w:rsid w:val="00097BA9"/>
    <w:rsid w:val="00097F5A"/>
    <w:rsid w:val="000A0167"/>
    <w:rsid w:val="000A058F"/>
    <w:rsid w:val="000A1ED8"/>
    <w:rsid w:val="000A2258"/>
    <w:rsid w:val="000A3230"/>
    <w:rsid w:val="000A3960"/>
    <w:rsid w:val="000A5285"/>
    <w:rsid w:val="000A5CAC"/>
    <w:rsid w:val="000A7BA9"/>
    <w:rsid w:val="000B174B"/>
    <w:rsid w:val="000B4EBF"/>
    <w:rsid w:val="000B503C"/>
    <w:rsid w:val="000B55DD"/>
    <w:rsid w:val="000B562C"/>
    <w:rsid w:val="000B5C75"/>
    <w:rsid w:val="000B5F7D"/>
    <w:rsid w:val="000B666B"/>
    <w:rsid w:val="000C04D9"/>
    <w:rsid w:val="000C0D14"/>
    <w:rsid w:val="000C0D33"/>
    <w:rsid w:val="000C208C"/>
    <w:rsid w:val="000C2769"/>
    <w:rsid w:val="000C290D"/>
    <w:rsid w:val="000C2D1B"/>
    <w:rsid w:val="000C3966"/>
    <w:rsid w:val="000C412F"/>
    <w:rsid w:val="000C41F8"/>
    <w:rsid w:val="000C4753"/>
    <w:rsid w:val="000C53DD"/>
    <w:rsid w:val="000C5EC9"/>
    <w:rsid w:val="000C7746"/>
    <w:rsid w:val="000D18E8"/>
    <w:rsid w:val="000D1BCD"/>
    <w:rsid w:val="000D37AD"/>
    <w:rsid w:val="000D3D9C"/>
    <w:rsid w:val="000D4601"/>
    <w:rsid w:val="000D564F"/>
    <w:rsid w:val="000D5960"/>
    <w:rsid w:val="000D5EBE"/>
    <w:rsid w:val="000D7324"/>
    <w:rsid w:val="000E003E"/>
    <w:rsid w:val="000E06B7"/>
    <w:rsid w:val="000E1F2E"/>
    <w:rsid w:val="000E359F"/>
    <w:rsid w:val="000E3A58"/>
    <w:rsid w:val="000E3D2B"/>
    <w:rsid w:val="000E3E94"/>
    <w:rsid w:val="000E5845"/>
    <w:rsid w:val="000E6B02"/>
    <w:rsid w:val="000E7858"/>
    <w:rsid w:val="000E7922"/>
    <w:rsid w:val="000E7C7F"/>
    <w:rsid w:val="000F319F"/>
    <w:rsid w:val="000F3815"/>
    <w:rsid w:val="000F4D59"/>
    <w:rsid w:val="000F4E90"/>
    <w:rsid w:val="000F592D"/>
    <w:rsid w:val="000F5D7A"/>
    <w:rsid w:val="00100025"/>
    <w:rsid w:val="001001A2"/>
    <w:rsid w:val="0010040A"/>
    <w:rsid w:val="00100A23"/>
    <w:rsid w:val="00101F73"/>
    <w:rsid w:val="00102E8D"/>
    <w:rsid w:val="00102FBD"/>
    <w:rsid w:val="001034D6"/>
    <w:rsid w:val="0010362D"/>
    <w:rsid w:val="001036AD"/>
    <w:rsid w:val="00104E10"/>
    <w:rsid w:val="001053A1"/>
    <w:rsid w:val="00105A16"/>
    <w:rsid w:val="00106DA3"/>
    <w:rsid w:val="0010706E"/>
    <w:rsid w:val="001118AE"/>
    <w:rsid w:val="00111B12"/>
    <w:rsid w:val="00112432"/>
    <w:rsid w:val="00112F9F"/>
    <w:rsid w:val="00114115"/>
    <w:rsid w:val="00114E0E"/>
    <w:rsid w:val="00114EF2"/>
    <w:rsid w:val="001165B8"/>
    <w:rsid w:val="00116992"/>
    <w:rsid w:val="00117D52"/>
    <w:rsid w:val="00120204"/>
    <w:rsid w:val="001219E7"/>
    <w:rsid w:val="001227FF"/>
    <w:rsid w:val="00123458"/>
    <w:rsid w:val="001245F4"/>
    <w:rsid w:val="00125151"/>
    <w:rsid w:val="00126953"/>
    <w:rsid w:val="00127657"/>
    <w:rsid w:val="00131050"/>
    <w:rsid w:val="00131188"/>
    <w:rsid w:val="001320DB"/>
    <w:rsid w:val="001321E8"/>
    <w:rsid w:val="00135804"/>
    <w:rsid w:val="00136CFE"/>
    <w:rsid w:val="00136E77"/>
    <w:rsid w:val="001370CC"/>
    <w:rsid w:val="001374D2"/>
    <w:rsid w:val="001375D2"/>
    <w:rsid w:val="001406E9"/>
    <w:rsid w:val="00141E41"/>
    <w:rsid w:val="00143791"/>
    <w:rsid w:val="00144AF1"/>
    <w:rsid w:val="00145D78"/>
    <w:rsid w:val="00146DDC"/>
    <w:rsid w:val="0014744B"/>
    <w:rsid w:val="00150A4E"/>
    <w:rsid w:val="0015119E"/>
    <w:rsid w:val="00152086"/>
    <w:rsid w:val="001523E1"/>
    <w:rsid w:val="0015269F"/>
    <w:rsid w:val="00152F9E"/>
    <w:rsid w:val="00153C09"/>
    <w:rsid w:val="001556F4"/>
    <w:rsid w:val="001607A2"/>
    <w:rsid w:val="001611EB"/>
    <w:rsid w:val="001629BB"/>
    <w:rsid w:val="001663C7"/>
    <w:rsid w:val="001677A5"/>
    <w:rsid w:val="00167F13"/>
    <w:rsid w:val="00170FE1"/>
    <w:rsid w:val="001711B4"/>
    <w:rsid w:val="00173538"/>
    <w:rsid w:val="00173D5C"/>
    <w:rsid w:val="0017417B"/>
    <w:rsid w:val="00174ECC"/>
    <w:rsid w:val="00176D35"/>
    <w:rsid w:val="00177308"/>
    <w:rsid w:val="00180132"/>
    <w:rsid w:val="00180A66"/>
    <w:rsid w:val="00180D16"/>
    <w:rsid w:val="00180D18"/>
    <w:rsid w:val="001812F1"/>
    <w:rsid w:val="00183D31"/>
    <w:rsid w:val="00183E6E"/>
    <w:rsid w:val="00184E92"/>
    <w:rsid w:val="001850D0"/>
    <w:rsid w:val="001855B3"/>
    <w:rsid w:val="00185C57"/>
    <w:rsid w:val="00186069"/>
    <w:rsid w:val="001865FC"/>
    <w:rsid w:val="00187683"/>
    <w:rsid w:val="00190ED3"/>
    <w:rsid w:val="00191775"/>
    <w:rsid w:val="00191847"/>
    <w:rsid w:val="00193130"/>
    <w:rsid w:val="00193904"/>
    <w:rsid w:val="00194386"/>
    <w:rsid w:val="00194502"/>
    <w:rsid w:val="00197513"/>
    <w:rsid w:val="001A0789"/>
    <w:rsid w:val="001A11A8"/>
    <w:rsid w:val="001A2C05"/>
    <w:rsid w:val="001A2C1F"/>
    <w:rsid w:val="001A3148"/>
    <w:rsid w:val="001A3DA0"/>
    <w:rsid w:val="001A4F21"/>
    <w:rsid w:val="001A512E"/>
    <w:rsid w:val="001A517B"/>
    <w:rsid w:val="001A7558"/>
    <w:rsid w:val="001A7E50"/>
    <w:rsid w:val="001B08C5"/>
    <w:rsid w:val="001B1786"/>
    <w:rsid w:val="001B1D7E"/>
    <w:rsid w:val="001B1E3C"/>
    <w:rsid w:val="001B1FF6"/>
    <w:rsid w:val="001B3382"/>
    <w:rsid w:val="001B456A"/>
    <w:rsid w:val="001B4A7D"/>
    <w:rsid w:val="001B4B14"/>
    <w:rsid w:val="001B4CF9"/>
    <w:rsid w:val="001B55D7"/>
    <w:rsid w:val="001B6BB7"/>
    <w:rsid w:val="001C0D87"/>
    <w:rsid w:val="001C11AF"/>
    <w:rsid w:val="001C148F"/>
    <w:rsid w:val="001C20AF"/>
    <w:rsid w:val="001C22F3"/>
    <w:rsid w:val="001C246B"/>
    <w:rsid w:val="001C38C7"/>
    <w:rsid w:val="001C42E2"/>
    <w:rsid w:val="001C45AB"/>
    <w:rsid w:val="001C5035"/>
    <w:rsid w:val="001C640C"/>
    <w:rsid w:val="001C64D8"/>
    <w:rsid w:val="001C67C7"/>
    <w:rsid w:val="001C68F8"/>
    <w:rsid w:val="001D0CE9"/>
    <w:rsid w:val="001D0F9C"/>
    <w:rsid w:val="001D1F13"/>
    <w:rsid w:val="001D2109"/>
    <w:rsid w:val="001D2533"/>
    <w:rsid w:val="001D2F50"/>
    <w:rsid w:val="001D3039"/>
    <w:rsid w:val="001D3D19"/>
    <w:rsid w:val="001D407A"/>
    <w:rsid w:val="001D62BE"/>
    <w:rsid w:val="001D672C"/>
    <w:rsid w:val="001D680B"/>
    <w:rsid w:val="001D72A7"/>
    <w:rsid w:val="001D778B"/>
    <w:rsid w:val="001D7891"/>
    <w:rsid w:val="001D78B1"/>
    <w:rsid w:val="001D7C35"/>
    <w:rsid w:val="001E0966"/>
    <w:rsid w:val="001E0BD0"/>
    <w:rsid w:val="001E0CE5"/>
    <w:rsid w:val="001E0EE9"/>
    <w:rsid w:val="001E1291"/>
    <w:rsid w:val="001E1356"/>
    <w:rsid w:val="001E19B1"/>
    <w:rsid w:val="001E33DE"/>
    <w:rsid w:val="001E4237"/>
    <w:rsid w:val="001E5B5A"/>
    <w:rsid w:val="001E6A30"/>
    <w:rsid w:val="001F058A"/>
    <w:rsid w:val="001F0662"/>
    <w:rsid w:val="001F0BE0"/>
    <w:rsid w:val="001F10C9"/>
    <w:rsid w:val="001F1420"/>
    <w:rsid w:val="001F18AA"/>
    <w:rsid w:val="001F2384"/>
    <w:rsid w:val="001F2449"/>
    <w:rsid w:val="001F31E9"/>
    <w:rsid w:val="001F35DA"/>
    <w:rsid w:val="001F3C18"/>
    <w:rsid w:val="001F3DF5"/>
    <w:rsid w:val="001F40FD"/>
    <w:rsid w:val="001F43EA"/>
    <w:rsid w:val="001F66AA"/>
    <w:rsid w:val="001F6B8C"/>
    <w:rsid w:val="001F7A40"/>
    <w:rsid w:val="00200376"/>
    <w:rsid w:val="002016A2"/>
    <w:rsid w:val="00201C6C"/>
    <w:rsid w:val="00202CB7"/>
    <w:rsid w:val="002030E3"/>
    <w:rsid w:val="00203C5B"/>
    <w:rsid w:val="00204D6D"/>
    <w:rsid w:val="00204DD0"/>
    <w:rsid w:val="002051F1"/>
    <w:rsid w:val="00206120"/>
    <w:rsid w:val="00206E80"/>
    <w:rsid w:val="0020792A"/>
    <w:rsid w:val="00207A9B"/>
    <w:rsid w:val="00207B3B"/>
    <w:rsid w:val="002102F4"/>
    <w:rsid w:val="00210500"/>
    <w:rsid w:val="00212B35"/>
    <w:rsid w:val="00213597"/>
    <w:rsid w:val="00214634"/>
    <w:rsid w:val="00216024"/>
    <w:rsid w:val="00216A1E"/>
    <w:rsid w:val="00217B52"/>
    <w:rsid w:val="00220B79"/>
    <w:rsid w:val="002244C8"/>
    <w:rsid w:val="00225162"/>
    <w:rsid w:val="0022533B"/>
    <w:rsid w:val="00227B4B"/>
    <w:rsid w:val="00230D1D"/>
    <w:rsid w:val="00230F16"/>
    <w:rsid w:val="00232C96"/>
    <w:rsid w:val="0023314D"/>
    <w:rsid w:val="00235183"/>
    <w:rsid w:val="00236519"/>
    <w:rsid w:val="00237226"/>
    <w:rsid w:val="00237799"/>
    <w:rsid w:val="002403F4"/>
    <w:rsid w:val="00241173"/>
    <w:rsid w:val="00241C09"/>
    <w:rsid w:val="00242109"/>
    <w:rsid w:val="00242E6F"/>
    <w:rsid w:val="0024310B"/>
    <w:rsid w:val="002438EA"/>
    <w:rsid w:val="0024496D"/>
    <w:rsid w:val="00244D02"/>
    <w:rsid w:val="00245174"/>
    <w:rsid w:val="0024520E"/>
    <w:rsid w:val="002452DB"/>
    <w:rsid w:val="00245544"/>
    <w:rsid w:val="00245DAD"/>
    <w:rsid w:val="00250BCC"/>
    <w:rsid w:val="00250EC8"/>
    <w:rsid w:val="00251E8A"/>
    <w:rsid w:val="00252587"/>
    <w:rsid w:val="00252C76"/>
    <w:rsid w:val="002531D0"/>
    <w:rsid w:val="00254A44"/>
    <w:rsid w:val="002564AF"/>
    <w:rsid w:val="00257224"/>
    <w:rsid w:val="00257564"/>
    <w:rsid w:val="002600C0"/>
    <w:rsid w:val="002612B6"/>
    <w:rsid w:val="002619FB"/>
    <w:rsid w:val="00263B05"/>
    <w:rsid w:val="00265A1C"/>
    <w:rsid w:val="00267211"/>
    <w:rsid w:val="00267288"/>
    <w:rsid w:val="002672B3"/>
    <w:rsid w:val="00270FAD"/>
    <w:rsid w:val="00271178"/>
    <w:rsid w:val="002719AF"/>
    <w:rsid w:val="0027262E"/>
    <w:rsid w:val="00272BD1"/>
    <w:rsid w:val="002731C5"/>
    <w:rsid w:val="00273B28"/>
    <w:rsid w:val="00274DE2"/>
    <w:rsid w:val="00275BB1"/>
    <w:rsid w:val="00276E12"/>
    <w:rsid w:val="00277764"/>
    <w:rsid w:val="00277915"/>
    <w:rsid w:val="00280240"/>
    <w:rsid w:val="0028286F"/>
    <w:rsid w:val="002832E4"/>
    <w:rsid w:val="00283385"/>
    <w:rsid w:val="00285223"/>
    <w:rsid w:val="00286C3F"/>
    <w:rsid w:val="00286D3C"/>
    <w:rsid w:val="002871FE"/>
    <w:rsid w:val="002906E9"/>
    <w:rsid w:val="002918F0"/>
    <w:rsid w:val="002940EE"/>
    <w:rsid w:val="00295192"/>
    <w:rsid w:val="00296DFE"/>
    <w:rsid w:val="002A06EF"/>
    <w:rsid w:val="002A1992"/>
    <w:rsid w:val="002A201A"/>
    <w:rsid w:val="002A2167"/>
    <w:rsid w:val="002A26CD"/>
    <w:rsid w:val="002A390E"/>
    <w:rsid w:val="002A5037"/>
    <w:rsid w:val="002A5524"/>
    <w:rsid w:val="002A584A"/>
    <w:rsid w:val="002A5891"/>
    <w:rsid w:val="002A5987"/>
    <w:rsid w:val="002A7C07"/>
    <w:rsid w:val="002B01BA"/>
    <w:rsid w:val="002B05AB"/>
    <w:rsid w:val="002B0D78"/>
    <w:rsid w:val="002B104E"/>
    <w:rsid w:val="002B11C3"/>
    <w:rsid w:val="002B1E80"/>
    <w:rsid w:val="002B2F3D"/>
    <w:rsid w:val="002B46C5"/>
    <w:rsid w:val="002B5607"/>
    <w:rsid w:val="002B5636"/>
    <w:rsid w:val="002B61AF"/>
    <w:rsid w:val="002B68CB"/>
    <w:rsid w:val="002B7F19"/>
    <w:rsid w:val="002C0758"/>
    <w:rsid w:val="002C1679"/>
    <w:rsid w:val="002C3DAE"/>
    <w:rsid w:val="002C4144"/>
    <w:rsid w:val="002C558E"/>
    <w:rsid w:val="002C61BB"/>
    <w:rsid w:val="002C79B0"/>
    <w:rsid w:val="002D0BA3"/>
    <w:rsid w:val="002D0CB0"/>
    <w:rsid w:val="002D1B75"/>
    <w:rsid w:val="002D22DC"/>
    <w:rsid w:val="002D2C06"/>
    <w:rsid w:val="002D37F0"/>
    <w:rsid w:val="002D3876"/>
    <w:rsid w:val="002D3DD1"/>
    <w:rsid w:val="002D5D4A"/>
    <w:rsid w:val="002D6CCB"/>
    <w:rsid w:val="002D770A"/>
    <w:rsid w:val="002D7B53"/>
    <w:rsid w:val="002E0527"/>
    <w:rsid w:val="002E0E5C"/>
    <w:rsid w:val="002E24DD"/>
    <w:rsid w:val="002E25C0"/>
    <w:rsid w:val="002E2715"/>
    <w:rsid w:val="002E2766"/>
    <w:rsid w:val="002E2982"/>
    <w:rsid w:val="002E29FD"/>
    <w:rsid w:val="002E3635"/>
    <w:rsid w:val="002E4B20"/>
    <w:rsid w:val="002E5753"/>
    <w:rsid w:val="002E5C26"/>
    <w:rsid w:val="002E5E84"/>
    <w:rsid w:val="002E6166"/>
    <w:rsid w:val="002F2E76"/>
    <w:rsid w:val="002F36E1"/>
    <w:rsid w:val="002F37BC"/>
    <w:rsid w:val="002F39C3"/>
    <w:rsid w:val="002F3DFF"/>
    <w:rsid w:val="002F502B"/>
    <w:rsid w:val="002F53EB"/>
    <w:rsid w:val="002F618A"/>
    <w:rsid w:val="002F6394"/>
    <w:rsid w:val="002F740C"/>
    <w:rsid w:val="002F7E47"/>
    <w:rsid w:val="003000F8"/>
    <w:rsid w:val="00301544"/>
    <w:rsid w:val="00301BB9"/>
    <w:rsid w:val="00302C58"/>
    <w:rsid w:val="0030338F"/>
    <w:rsid w:val="003035B7"/>
    <w:rsid w:val="00303663"/>
    <w:rsid w:val="00303DC2"/>
    <w:rsid w:val="0030712C"/>
    <w:rsid w:val="00307FC8"/>
    <w:rsid w:val="003103DA"/>
    <w:rsid w:val="00310E58"/>
    <w:rsid w:val="00311F1B"/>
    <w:rsid w:val="00313029"/>
    <w:rsid w:val="00313583"/>
    <w:rsid w:val="0031469C"/>
    <w:rsid w:val="00315EC9"/>
    <w:rsid w:val="00317389"/>
    <w:rsid w:val="00320CC8"/>
    <w:rsid w:val="003212FA"/>
    <w:rsid w:val="003213A8"/>
    <w:rsid w:val="00321B12"/>
    <w:rsid w:val="0032256F"/>
    <w:rsid w:val="003226E3"/>
    <w:rsid w:val="003246ED"/>
    <w:rsid w:val="003271CE"/>
    <w:rsid w:val="00327B86"/>
    <w:rsid w:val="00327BAC"/>
    <w:rsid w:val="00327D68"/>
    <w:rsid w:val="00331068"/>
    <w:rsid w:val="0033118D"/>
    <w:rsid w:val="00331C3A"/>
    <w:rsid w:val="0033225A"/>
    <w:rsid w:val="003329C7"/>
    <w:rsid w:val="00332DF0"/>
    <w:rsid w:val="00333687"/>
    <w:rsid w:val="003344AD"/>
    <w:rsid w:val="00334D90"/>
    <w:rsid w:val="00335269"/>
    <w:rsid w:val="003357C5"/>
    <w:rsid w:val="00337739"/>
    <w:rsid w:val="00337993"/>
    <w:rsid w:val="003415CC"/>
    <w:rsid w:val="0034174B"/>
    <w:rsid w:val="00342420"/>
    <w:rsid w:val="00342A89"/>
    <w:rsid w:val="003430C9"/>
    <w:rsid w:val="00343902"/>
    <w:rsid w:val="00345D62"/>
    <w:rsid w:val="003460FB"/>
    <w:rsid w:val="00346D29"/>
    <w:rsid w:val="00347BC4"/>
    <w:rsid w:val="00350006"/>
    <w:rsid w:val="0035443E"/>
    <w:rsid w:val="00355ADB"/>
    <w:rsid w:val="003562A0"/>
    <w:rsid w:val="0035668B"/>
    <w:rsid w:val="0035675F"/>
    <w:rsid w:val="00356855"/>
    <w:rsid w:val="00356A52"/>
    <w:rsid w:val="00360628"/>
    <w:rsid w:val="003616C3"/>
    <w:rsid w:val="00362F6A"/>
    <w:rsid w:val="00363EE0"/>
    <w:rsid w:val="0036476F"/>
    <w:rsid w:val="00364C33"/>
    <w:rsid w:val="00364EFB"/>
    <w:rsid w:val="0036620E"/>
    <w:rsid w:val="003662E9"/>
    <w:rsid w:val="00366C69"/>
    <w:rsid w:val="00367B73"/>
    <w:rsid w:val="003708C5"/>
    <w:rsid w:val="00370B6A"/>
    <w:rsid w:val="00371170"/>
    <w:rsid w:val="00371A81"/>
    <w:rsid w:val="00372CD7"/>
    <w:rsid w:val="00373E27"/>
    <w:rsid w:val="00374264"/>
    <w:rsid w:val="003747BC"/>
    <w:rsid w:val="00375B69"/>
    <w:rsid w:val="00376271"/>
    <w:rsid w:val="003764A3"/>
    <w:rsid w:val="00376B27"/>
    <w:rsid w:val="00380D9E"/>
    <w:rsid w:val="0038127C"/>
    <w:rsid w:val="00381857"/>
    <w:rsid w:val="00382749"/>
    <w:rsid w:val="00382F58"/>
    <w:rsid w:val="00383814"/>
    <w:rsid w:val="0038498F"/>
    <w:rsid w:val="00384A62"/>
    <w:rsid w:val="00385918"/>
    <w:rsid w:val="00386CDB"/>
    <w:rsid w:val="00387111"/>
    <w:rsid w:val="003871C8"/>
    <w:rsid w:val="00387212"/>
    <w:rsid w:val="0039011E"/>
    <w:rsid w:val="00390DF9"/>
    <w:rsid w:val="00390E30"/>
    <w:rsid w:val="00390EFA"/>
    <w:rsid w:val="00392E07"/>
    <w:rsid w:val="00393781"/>
    <w:rsid w:val="00393832"/>
    <w:rsid w:val="003956F2"/>
    <w:rsid w:val="003957DD"/>
    <w:rsid w:val="00395E5C"/>
    <w:rsid w:val="00396B5D"/>
    <w:rsid w:val="00397962"/>
    <w:rsid w:val="003A19D7"/>
    <w:rsid w:val="003A2E54"/>
    <w:rsid w:val="003A374A"/>
    <w:rsid w:val="003A41B6"/>
    <w:rsid w:val="003A4D35"/>
    <w:rsid w:val="003A6A02"/>
    <w:rsid w:val="003A6AE8"/>
    <w:rsid w:val="003A72F3"/>
    <w:rsid w:val="003B0363"/>
    <w:rsid w:val="003B0C07"/>
    <w:rsid w:val="003B149E"/>
    <w:rsid w:val="003B1960"/>
    <w:rsid w:val="003B4752"/>
    <w:rsid w:val="003B54AC"/>
    <w:rsid w:val="003B76A8"/>
    <w:rsid w:val="003B781C"/>
    <w:rsid w:val="003B797C"/>
    <w:rsid w:val="003C066D"/>
    <w:rsid w:val="003C08C2"/>
    <w:rsid w:val="003C0A08"/>
    <w:rsid w:val="003C0DA3"/>
    <w:rsid w:val="003C377E"/>
    <w:rsid w:val="003C3BB8"/>
    <w:rsid w:val="003C440D"/>
    <w:rsid w:val="003C45DC"/>
    <w:rsid w:val="003C56C8"/>
    <w:rsid w:val="003C5815"/>
    <w:rsid w:val="003D11CF"/>
    <w:rsid w:val="003D2FB8"/>
    <w:rsid w:val="003D3730"/>
    <w:rsid w:val="003D3BB6"/>
    <w:rsid w:val="003D3F09"/>
    <w:rsid w:val="003D4349"/>
    <w:rsid w:val="003D58EC"/>
    <w:rsid w:val="003D5FE7"/>
    <w:rsid w:val="003D62FE"/>
    <w:rsid w:val="003D7AFA"/>
    <w:rsid w:val="003E02A3"/>
    <w:rsid w:val="003E037A"/>
    <w:rsid w:val="003E043D"/>
    <w:rsid w:val="003E1FF4"/>
    <w:rsid w:val="003E3E09"/>
    <w:rsid w:val="003E5820"/>
    <w:rsid w:val="003E64EC"/>
    <w:rsid w:val="003E7383"/>
    <w:rsid w:val="003F25F5"/>
    <w:rsid w:val="003F268E"/>
    <w:rsid w:val="003F2A05"/>
    <w:rsid w:val="003F41D0"/>
    <w:rsid w:val="003F49BC"/>
    <w:rsid w:val="003F5679"/>
    <w:rsid w:val="003F5711"/>
    <w:rsid w:val="003F5BFF"/>
    <w:rsid w:val="003F6AA2"/>
    <w:rsid w:val="003F6D19"/>
    <w:rsid w:val="0040068D"/>
    <w:rsid w:val="0040222F"/>
    <w:rsid w:val="00402F4C"/>
    <w:rsid w:val="00404591"/>
    <w:rsid w:val="00405AB5"/>
    <w:rsid w:val="00405B23"/>
    <w:rsid w:val="00406B9F"/>
    <w:rsid w:val="00410118"/>
    <w:rsid w:val="00411C24"/>
    <w:rsid w:val="00411EC2"/>
    <w:rsid w:val="00412FE9"/>
    <w:rsid w:val="0041305E"/>
    <w:rsid w:val="004134AD"/>
    <w:rsid w:val="00413DFC"/>
    <w:rsid w:val="004149F9"/>
    <w:rsid w:val="00415EC2"/>
    <w:rsid w:val="00415F7D"/>
    <w:rsid w:val="00416A09"/>
    <w:rsid w:val="00417718"/>
    <w:rsid w:val="00417E37"/>
    <w:rsid w:val="00420C4E"/>
    <w:rsid w:val="004223C9"/>
    <w:rsid w:val="004229DB"/>
    <w:rsid w:val="00423871"/>
    <w:rsid w:val="00424237"/>
    <w:rsid w:val="004253CC"/>
    <w:rsid w:val="004253F4"/>
    <w:rsid w:val="00425733"/>
    <w:rsid w:val="00425A4B"/>
    <w:rsid w:val="00425EDD"/>
    <w:rsid w:val="00426A63"/>
    <w:rsid w:val="00426A73"/>
    <w:rsid w:val="00426BE9"/>
    <w:rsid w:val="0042786D"/>
    <w:rsid w:val="00431398"/>
    <w:rsid w:val="0043140F"/>
    <w:rsid w:val="00431C72"/>
    <w:rsid w:val="004330C8"/>
    <w:rsid w:val="00433514"/>
    <w:rsid w:val="004336D6"/>
    <w:rsid w:val="00433A20"/>
    <w:rsid w:val="00433BF6"/>
    <w:rsid w:val="00434E4B"/>
    <w:rsid w:val="004352A2"/>
    <w:rsid w:val="004375A2"/>
    <w:rsid w:val="00440602"/>
    <w:rsid w:val="00440736"/>
    <w:rsid w:val="00442C92"/>
    <w:rsid w:val="00442E4F"/>
    <w:rsid w:val="0044365D"/>
    <w:rsid w:val="00443DEA"/>
    <w:rsid w:val="00443E07"/>
    <w:rsid w:val="00444DD7"/>
    <w:rsid w:val="00445E45"/>
    <w:rsid w:val="004471AA"/>
    <w:rsid w:val="00447654"/>
    <w:rsid w:val="0045016B"/>
    <w:rsid w:val="00450AAB"/>
    <w:rsid w:val="004511D1"/>
    <w:rsid w:val="004513AC"/>
    <w:rsid w:val="00451A9F"/>
    <w:rsid w:val="0045384C"/>
    <w:rsid w:val="00453CAC"/>
    <w:rsid w:val="004540C1"/>
    <w:rsid w:val="00454318"/>
    <w:rsid w:val="00454D58"/>
    <w:rsid w:val="0045501F"/>
    <w:rsid w:val="0045525E"/>
    <w:rsid w:val="00455FD5"/>
    <w:rsid w:val="00456254"/>
    <w:rsid w:val="0045665D"/>
    <w:rsid w:val="004566FC"/>
    <w:rsid w:val="00456A51"/>
    <w:rsid w:val="0045745F"/>
    <w:rsid w:val="00457519"/>
    <w:rsid w:val="00457A96"/>
    <w:rsid w:val="00457EDD"/>
    <w:rsid w:val="004614AB"/>
    <w:rsid w:val="00461BBF"/>
    <w:rsid w:val="004621CC"/>
    <w:rsid w:val="00463AD6"/>
    <w:rsid w:val="00465399"/>
    <w:rsid w:val="00466279"/>
    <w:rsid w:val="004677AA"/>
    <w:rsid w:val="00467B8B"/>
    <w:rsid w:val="00472483"/>
    <w:rsid w:val="0047321A"/>
    <w:rsid w:val="00473D46"/>
    <w:rsid w:val="00474106"/>
    <w:rsid w:val="00475628"/>
    <w:rsid w:val="00475E5B"/>
    <w:rsid w:val="00476E03"/>
    <w:rsid w:val="0048007C"/>
    <w:rsid w:val="00480555"/>
    <w:rsid w:val="0048099A"/>
    <w:rsid w:val="00480F83"/>
    <w:rsid w:val="004815C2"/>
    <w:rsid w:val="00482270"/>
    <w:rsid w:val="004830AF"/>
    <w:rsid w:val="004830BB"/>
    <w:rsid w:val="00483689"/>
    <w:rsid w:val="00484128"/>
    <w:rsid w:val="0048515A"/>
    <w:rsid w:val="004857B1"/>
    <w:rsid w:val="0048683A"/>
    <w:rsid w:val="00490EA7"/>
    <w:rsid w:val="00491051"/>
    <w:rsid w:val="00492A3C"/>
    <w:rsid w:val="00493131"/>
    <w:rsid w:val="004939F7"/>
    <w:rsid w:val="004947F0"/>
    <w:rsid w:val="00494ED2"/>
    <w:rsid w:val="00495886"/>
    <w:rsid w:val="00495AAC"/>
    <w:rsid w:val="00496159"/>
    <w:rsid w:val="0049667C"/>
    <w:rsid w:val="0049734A"/>
    <w:rsid w:val="00497658"/>
    <w:rsid w:val="004A0196"/>
    <w:rsid w:val="004A05C4"/>
    <w:rsid w:val="004A1885"/>
    <w:rsid w:val="004A22E8"/>
    <w:rsid w:val="004A3DCE"/>
    <w:rsid w:val="004A44EB"/>
    <w:rsid w:val="004A4F56"/>
    <w:rsid w:val="004A5F1E"/>
    <w:rsid w:val="004A5FC7"/>
    <w:rsid w:val="004A7B06"/>
    <w:rsid w:val="004A7CEF"/>
    <w:rsid w:val="004B17D4"/>
    <w:rsid w:val="004B1C99"/>
    <w:rsid w:val="004B2104"/>
    <w:rsid w:val="004B249A"/>
    <w:rsid w:val="004B3CAB"/>
    <w:rsid w:val="004B6AB0"/>
    <w:rsid w:val="004B6D3B"/>
    <w:rsid w:val="004C2B71"/>
    <w:rsid w:val="004C2D94"/>
    <w:rsid w:val="004C3CBE"/>
    <w:rsid w:val="004C403C"/>
    <w:rsid w:val="004C4796"/>
    <w:rsid w:val="004C52E5"/>
    <w:rsid w:val="004C54A8"/>
    <w:rsid w:val="004C5682"/>
    <w:rsid w:val="004C6B08"/>
    <w:rsid w:val="004C6BB9"/>
    <w:rsid w:val="004C7673"/>
    <w:rsid w:val="004D0116"/>
    <w:rsid w:val="004D0B12"/>
    <w:rsid w:val="004D1689"/>
    <w:rsid w:val="004D19F0"/>
    <w:rsid w:val="004D1B87"/>
    <w:rsid w:val="004D272F"/>
    <w:rsid w:val="004D6903"/>
    <w:rsid w:val="004E1631"/>
    <w:rsid w:val="004E1A1A"/>
    <w:rsid w:val="004E31EA"/>
    <w:rsid w:val="004E3BF9"/>
    <w:rsid w:val="004E3F8C"/>
    <w:rsid w:val="004E3FFE"/>
    <w:rsid w:val="004E4EFD"/>
    <w:rsid w:val="004E50A0"/>
    <w:rsid w:val="004E6D12"/>
    <w:rsid w:val="004E7BEE"/>
    <w:rsid w:val="004F0591"/>
    <w:rsid w:val="004F075B"/>
    <w:rsid w:val="004F1231"/>
    <w:rsid w:val="004F1828"/>
    <w:rsid w:val="004F281D"/>
    <w:rsid w:val="004F29D7"/>
    <w:rsid w:val="004F3524"/>
    <w:rsid w:val="004F4047"/>
    <w:rsid w:val="004F433D"/>
    <w:rsid w:val="004F47B1"/>
    <w:rsid w:val="004F4830"/>
    <w:rsid w:val="004F492F"/>
    <w:rsid w:val="004F50F5"/>
    <w:rsid w:val="004F5D2C"/>
    <w:rsid w:val="004F743B"/>
    <w:rsid w:val="004F757D"/>
    <w:rsid w:val="00502328"/>
    <w:rsid w:val="00503179"/>
    <w:rsid w:val="00505C38"/>
    <w:rsid w:val="00506574"/>
    <w:rsid w:val="005067A3"/>
    <w:rsid w:val="00506C9A"/>
    <w:rsid w:val="005106E5"/>
    <w:rsid w:val="005109D7"/>
    <w:rsid w:val="00511759"/>
    <w:rsid w:val="005121B8"/>
    <w:rsid w:val="005123A8"/>
    <w:rsid w:val="00513334"/>
    <w:rsid w:val="005134D2"/>
    <w:rsid w:val="00513D5A"/>
    <w:rsid w:val="00514879"/>
    <w:rsid w:val="005150E9"/>
    <w:rsid w:val="00515FD4"/>
    <w:rsid w:val="00516693"/>
    <w:rsid w:val="00516C29"/>
    <w:rsid w:val="00516D28"/>
    <w:rsid w:val="00516D83"/>
    <w:rsid w:val="00517F6A"/>
    <w:rsid w:val="00520ABB"/>
    <w:rsid w:val="00520DE9"/>
    <w:rsid w:val="005216BE"/>
    <w:rsid w:val="005220E5"/>
    <w:rsid w:val="00524178"/>
    <w:rsid w:val="0052525D"/>
    <w:rsid w:val="00525B91"/>
    <w:rsid w:val="00530145"/>
    <w:rsid w:val="005301E2"/>
    <w:rsid w:val="005329DE"/>
    <w:rsid w:val="00532EB5"/>
    <w:rsid w:val="00533FA6"/>
    <w:rsid w:val="00535324"/>
    <w:rsid w:val="005366FC"/>
    <w:rsid w:val="00536BD4"/>
    <w:rsid w:val="005404B2"/>
    <w:rsid w:val="005408B0"/>
    <w:rsid w:val="005419B3"/>
    <w:rsid w:val="00541FCD"/>
    <w:rsid w:val="00543C44"/>
    <w:rsid w:val="00544F2C"/>
    <w:rsid w:val="00545ACD"/>
    <w:rsid w:val="00546452"/>
    <w:rsid w:val="00546F2B"/>
    <w:rsid w:val="00550349"/>
    <w:rsid w:val="005531AE"/>
    <w:rsid w:val="0055343D"/>
    <w:rsid w:val="00554766"/>
    <w:rsid w:val="0055685D"/>
    <w:rsid w:val="0055787F"/>
    <w:rsid w:val="00557AED"/>
    <w:rsid w:val="00557F0F"/>
    <w:rsid w:val="005602D1"/>
    <w:rsid w:val="0056199C"/>
    <w:rsid w:val="00561AB2"/>
    <w:rsid w:val="005628F2"/>
    <w:rsid w:val="00562FDB"/>
    <w:rsid w:val="00563882"/>
    <w:rsid w:val="00564C4D"/>
    <w:rsid w:val="00564FED"/>
    <w:rsid w:val="005650AB"/>
    <w:rsid w:val="00565518"/>
    <w:rsid w:val="00570DD1"/>
    <w:rsid w:val="00571B5A"/>
    <w:rsid w:val="0057215F"/>
    <w:rsid w:val="005722D8"/>
    <w:rsid w:val="00572656"/>
    <w:rsid w:val="00572C7E"/>
    <w:rsid w:val="005735FC"/>
    <w:rsid w:val="005747FC"/>
    <w:rsid w:val="005756B7"/>
    <w:rsid w:val="00577805"/>
    <w:rsid w:val="00580B2C"/>
    <w:rsid w:val="00581FDB"/>
    <w:rsid w:val="005821DA"/>
    <w:rsid w:val="005827C6"/>
    <w:rsid w:val="0058294B"/>
    <w:rsid w:val="005834C9"/>
    <w:rsid w:val="005838B0"/>
    <w:rsid w:val="00583DCB"/>
    <w:rsid w:val="005856E7"/>
    <w:rsid w:val="0058659D"/>
    <w:rsid w:val="005867D3"/>
    <w:rsid w:val="00586E22"/>
    <w:rsid w:val="00586E70"/>
    <w:rsid w:val="0059022A"/>
    <w:rsid w:val="00590468"/>
    <w:rsid w:val="00591EDE"/>
    <w:rsid w:val="00592C8A"/>
    <w:rsid w:val="00594237"/>
    <w:rsid w:val="00594473"/>
    <w:rsid w:val="0059576B"/>
    <w:rsid w:val="00595BFB"/>
    <w:rsid w:val="00595DF1"/>
    <w:rsid w:val="00596EC8"/>
    <w:rsid w:val="005A00ED"/>
    <w:rsid w:val="005A2447"/>
    <w:rsid w:val="005A24B4"/>
    <w:rsid w:val="005A3421"/>
    <w:rsid w:val="005A3BF7"/>
    <w:rsid w:val="005A489D"/>
    <w:rsid w:val="005A512D"/>
    <w:rsid w:val="005A67AC"/>
    <w:rsid w:val="005B0644"/>
    <w:rsid w:val="005B07CA"/>
    <w:rsid w:val="005B3B5D"/>
    <w:rsid w:val="005B4764"/>
    <w:rsid w:val="005B5696"/>
    <w:rsid w:val="005B5E01"/>
    <w:rsid w:val="005B5F14"/>
    <w:rsid w:val="005B7E58"/>
    <w:rsid w:val="005C01A0"/>
    <w:rsid w:val="005C01B3"/>
    <w:rsid w:val="005C035B"/>
    <w:rsid w:val="005C092F"/>
    <w:rsid w:val="005C302D"/>
    <w:rsid w:val="005C4237"/>
    <w:rsid w:val="005C7132"/>
    <w:rsid w:val="005D04C8"/>
    <w:rsid w:val="005D05C7"/>
    <w:rsid w:val="005D15AA"/>
    <w:rsid w:val="005D1B59"/>
    <w:rsid w:val="005D2031"/>
    <w:rsid w:val="005D2A48"/>
    <w:rsid w:val="005D2BA2"/>
    <w:rsid w:val="005D2D49"/>
    <w:rsid w:val="005D2D62"/>
    <w:rsid w:val="005D3B9F"/>
    <w:rsid w:val="005D408D"/>
    <w:rsid w:val="005D4BC7"/>
    <w:rsid w:val="005D4DC5"/>
    <w:rsid w:val="005D567B"/>
    <w:rsid w:val="005D6321"/>
    <w:rsid w:val="005D63BC"/>
    <w:rsid w:val="005D64A6"/>
    <w:rsid w:val="005D6964"/>
    <w:rsid w:val="005D7323"/>
    <w:rsid w:val="005E0532"/>
    <w:rsid w:val="005E06A4"/>
    <w:rsid w:val="005E0CBB"/>
    <w:rsid w:val="005E102A"/>
    <w:rsid w:val="005E133D"/>
    <w:rsid w:val="005E239C"/>
    <w:rsid w:val="005E2C64"/>
    <w:rsid w:val="005E30AA"/>
    <w:rsid w:val="005E6C55"/>
    <w:rsid w:val="005E7B87"/>
    <w:rsid w:val="005F09D1"/>
    <w:rsid w:val="005F0BDF"/>
    <w:rsid w:val="005F13AB"/>
    <w:rsid w:val="005F3B92"/>
    <w:rsid w:val="005F401D"/>
    <w:rsid w:val="005F4BC4"/>
    <w:rsid w:val="005F53CE"/>
    <w:rsid w:val="005F58D7"/>
    <w:rsid w:val="005F691D"/>
    <w:rsid w:val="0060038C"/>
    <w:rsid w:val="0060062E"/>
    <w:rsid w:val="00600781"/>
    <w:rsid w:val="00600D43"/>
    <w:rsid w:val="00602408"/>
    <w:rsid w:val="006033DB"/>
    <w:rsid w:val="00604C6A"/>
    <w:rsid w:val="006050DA"/>
    <w:rsid w:val="006057EA"/>
    <w:rsid w:val="00606512"/>
    <w:rsid w:val="00606BB0"/>
    <w:rsid w:val="00606D0F"/>
    <w:rsid w:val="00607DFE"/>
    <w:rsid w:val="00607FEB"/>
    <w:rsid w:val="006100BB"/>
    <w:rsid w:val="006108E1"/>
    <w:rsid w:val="006110BC"/>
    <w:rsid w:val="006118CD"/>
    <w:rsid w:val="00612D46"/>
    <w:rsid w:val="00613452"/>
    <w:rsid w:val="00613909"/>
    <w:rsid w:val="00613CD2"/>
    <w:rsid w:val="006161D9"/>
    <w:rsid w:val="0061699F"/>
    <w:rsid w:val="00616A36"/>
    <w:rsid w:val="00616EA6"/>
    <w:rsid w:val="006178E4"/>
    <w:rsid w:val="0062031D"/>
    <w:rsid w:val="00623526"/>
    <w:rsid w:val="00624348"/>
    <w:rsid w:val="00624D39"/>
    <w:rsid w:val="0062654A"/>
    <w:rsid w:val="006265F7"/>
    <w:rsid w:val="00626E93"/>
    <w:rsid w:val="0062753A"/>
    <w:rsid w:val="00630787"/>
    <w:rsid w:val="00631676"/>
    <w:rsid w:val="00632834"/>
    <w:rsid w:val="00636199"/>
    <w:rsid w:val="0063722A"/>
    <w:rsid w:val="0063731B"/>
    <w:rsid w:val="006400CB"/>
    <w:rsid w:val="0064140F"/>
    <w:rsid w:val="00641D55"/>
    <w:rsid w:val="00642209"/>
    <w:rsid w:val="006427FA"/>
    <w:rsid w:val="0064285B"/>
    <w:rsid w:val="00642A66"/>
    <w:rsid w:val="00644673"/>
    <w:rsid w:val="00645102"/>
    <w:rsid w:val="006453BB"/>
    <w:rsid w:val="00646D34"/>
    <w:rsid w:val="00647BAE"/>
    <w:rsid w:val="00647E23"/>
    <w:rsid w:val="006501E4"/>
    <w:rsid w:val="006513C1"/>
    <w:rsid w:val="00651871"/>
    <w:rsid w:val="006522BF"/>
    <w:rsid w:val="006541C5"/>
    <w:rsid w:val="00654AD1"/>
    <w:rsid w:val="00655AAE"/>
    <w:rsid w:val="00655DA3"/>
    <w:rsid w:val="00656000"/>
    <w:rsid w:val="006563D7"/>
    <w:rsid w:val="0065684A"/>
    <w:rsid w:val="006568B6"/>
    <w:rsid w:val="00657DD4"/>
    <w:rsid w:val="00657E72"/>
    <w:rsid w:val="00660304"/>
    <w:rsid w:val="0066154E"/>
    <w:rsid w:val="00663A23"/>
    <w:rsid w:val="00663CEC"/>
    <w:rsid w:val="006648A4"/>
    <w:rsid w:val="006649D4"/>
    <w:rsid w:val="00667E8C"/>
    <w:rsid w:val="006702DE"/>
    <w:rsid w:val="0067120D"/>
    <w:rsid w:val="00671EA0"/>
    <w:rsid w:val="00672260"/>
    <w:rsid w:val="006728C8"/>
    <w:rsid w:val="006739C2"/>
    <w:rsid w:val="00674787"/>
    <w:rsid w:val="00674D41"/>
    <w:rsid w:val="0067564E"/>
    <w:rsid w:val="00676171"/>
    <w:rsid w:val="00676861"/>
    <w:rsid w:val="00676B18"/>
    <w:rsid w:val="00676DF1"/>
    <w:rsid w:val="00677471"/>
    <w:rsid w:val="00682665"/>
    <w:rsid w:val="00683585"/>
    <w:rsid w:val="00684B72"/>
    <w:rsid w:val="00684BE2"/>
    <w:rsid w:val="00685043"/>
    <w:rsid w:val="00685398"/>
    <w:rsid w:val="006859DD"/>
    <w:rsid w:val="00686A62"/>
    <w:rsid w:val="00686B53"/>
    <w:rsid w:val="00686D3A"/>
    <w:rsid w:val="00687161"/>
    <w:rsid w:val="0068739A"/>
    <w:rsid w:val="00690095"/>
    <w:rsid w:val="006918FC"/>
    <w:rsid w:val="00694199"/>
    <w:rsid w:val="00694556"/>
    <w:rsid w:val="006951F9"/>
    <w:rsid w:val="00695354"/>
    <w:rsid w:val="006956A5"/>
    <w:rsid w:val="00695798"/>
    <w:rsid w:val="006957CE"/>
    <w:rsid w:val="00696272"/>
    <w:rsid w:val="006964EA"/>
    <w:rsid w:val="0069756F"/>
    <w:rsid w:val="00697D11"/>
    <w:rsid w:val="006A0B18"/>
    <w:rsid w:val="006A257A"/>
    <w:rsid w:val="006A3B44"/>
    <w:rsid w:val="006A45AA"/>
    <w:rsid w:val="006A4A47"/>
    <w:rsid w:val="006A4C90"/>
    <w:rsid w:val="006A57DD"/>
    <w:rsid w:val="006B012F"/>
    <w:rsid w:val="006B11AF"/>
    <w:rsid w:val="006B4735"/>
    <w:rsid w:val="006B53E5"/>
    <w:rsid w:val="006B55E2"/>
    <w:rsid w:val="006B7FA8"/>
    <w:rsid w:val="006C04E5"/>
    <w:rsid w:val="006C0D6F"/>
    <w:rsid w:val="006C2B44"/>
    <w:rsid w:val="006C2C90"/>
    <w:rsid w:val="006C3496"/>
    <w:rsid w:val="006C4019"/>
    <w:rsid w:val="006C56B5"/>
    <w:rsid w:val="006C61D3"/>
    <w:rsid w:val="006C6B16"/>
    <w:rsid w:val="006C6C8F"/>
    <w:rsid w:val="006C6D63"/>
    <w:rsid w:val="006C7819"/>
    <w:rsid w:val="006C7BD8"/>
    <w:rsid w:val="006D1998"/>
    <w:rsid w:val="006D273F"/>
    <w:rsid w:val="006D2DB4"/>
    <w:rsid w:val="006D317E"/>
    <w:rsid w:val="006D32A3"/>
    <w:rsid w:val="006D490F"/>
    <w:rsid w:val="006D610F"/>
    <w:rsid w:val="006D6AA5"/>
    <w:rsid w:val="006E0DBA"/>
    <w:rsid w:val="006E234A"/>
    <w:rsid w:val="006E2697"/>
    <w:rsid w:val="006E37B5"/>
    <w:rsid w:val="006E3CDA"/>
    <w:rsid w:val="006E3D4F"/>
    <w:rsid w:val="006E3E37"/>
    <w:rsid w:val="006E5BC2"/>
    <w:rsid w:val="006E5E43"/>
    <w:rsid w:val="006E7C21"/>
    <w:rsid w:val="006F061F"/>
    <w:rsid w:val="006F3800"/>
    <w:rsid w:val="006F4681"/>
    <w:rsid w:val="006F595A"/>
    <w:rsid w:val="006F6616"/>
    <w:rsid w:val="006F67B6"/>
    <w:rsid w:val="006F6F2F"/>
    <w:rsid w:val="006F7432"/>
    <w:rsid w:val="00700D74"/>
    <w:rsid w:val="007010E6"/>
    <w:rsid w:val="00702361"/>
    <w:rsid w:val="00702775"/>
    <w:rsid w:val="0070383A"/>
    <w:rsid w:val="00703A53"/>
    <w:rsid w:val="007057A3"/>
    <w:rsid w:val="00705983"/>
    <w:rsid w:val="0070662D"/>
    <w:rsid w:val="00710A6E"/>
    <w:rsid w:val="00710C74"/>
    <w:rsid w:val="007122EE"/>
    <w:rsid w:val="00713DCE"/>
    <w:rsid w:val="00714552"/>
    <w:rsid w:val="00714608"/>
    <w:rsid w:val="00714E0D"/>
    <w:rsid w:val="007151DD"/>
    <w:rsid w:val="007153B4"/>
    <w:rsid w:val="00716CDB"/>
    <w:rsid w:val="00717DB3"/>
    <w:rsid w:val="00720455"/>
    <w:rsid w:val="00721123"/>
    <w:rsid w:val="00721E7E"/>
    <w:rsid w:val="0072349B"/>
    <w:rsid w:val="00724527"/>
    <w:rsid w:val="007260EA"/>
    <w:rsid w:val="007309EB"/>
    <w:rsid w:val="00731F9E"/>
    <w:rsid w:val="007323E9"/>
    <w:rsid w:val="00732643"/>
    <w:rsid w:val="007332CF"/>
    <w:rsid w:val="00733DB1"/>
    <w:rsid w:val="007340CA"/>
    <w:rsid w:val="007344A2"/>
    <w:rsid w:val="007346BC"/>
    <w:rsid w:val="007369CC"/>
    <w:rsid w:val="00737878"/>
    <w:rsid w:val="0074022D"/>
    <w:rsid w:val="00742B6F"/>
    <w:rsid w:val="00744AE6"/>
    <w:rsid w:val="00746AF6"/>
    <w:rsid w:val="007471AA"/>
    <w:rsid w:val="00747F69"/>
    <w:rsid w:val="00747FAF"/>
    <w:rsid w:val="00750307"/>
    <w:rsid w:val="00750335"/>
    <w:rsid w:val="0075381C"/>
    <w:rsid w:val="00755895"/>
    <w:rsid w:val="00756210"/>
    <w:rsid w:val="007564D5"/>
    <w:rsid w:val="00756C4D"/>
    <w:rsid w:val="0075782F"/>
    <w:rsid w:val="00760BDE"/>
    <w:rsid w:val="00761341"/>
    <w:rsid w:val="00762A86"/>
    <w:rsid w:val="0076341E"/>
    <w:rsid w:val="00763D82"/>
    <w:rsid w:val="00765E12"/>
    <w:rsid w:val="00766D3D"/>
    <w:rsid w:val="00767427"/>
    <w:rsid w:val="00767A74"/>
    <w:rsid w:val="0077068E"/>
    <w:rsid w:val="00770886"/>
    <w:rsid w:val="00770AA1"/>
    <w:rsid w:val="007712A2"/>
    <w:rsid w:val="007715D4"/>
    <w:rsid w:val="007716F2"/>
    <w:rsid w:val="007717B3"/>
    <w:rsid w:val="00774A47"/>
    <w:rsid w:val="00775CC8"/>
    <w:rsid w:val="00777623"/>
    <w:rsid w:val="00780415"/>
    <w:rsid w:val="00780D36"/>
    <w:rsid w:val="00782E10"/>
    <w:rsid w:val="0078393F"/>
    <w:rsid w:val="0078406B"/>
    <w:rsid w:val="00784AA7"/>
    <w:rsid w:val="0078511B"/>
    <w:rsid w:val="00785BAE"/>
    <w:rsid w:val="00785D38"/>
    <w:rsid w:val="007874E2"/>
    <w:rsid w:val="00791BAD"/>
    <w:rsid w:val="00792FB0"/>
    <w:rsid w:val="00793D30"/>
    <w:rsid w:val="00795B94"/>
    <w:rsid w:val="007A0D6B"/>
    <w:rsid w:val="007A0E7C"/>
    <w:rsid w:val="007A3FD4"/>
    <w:rsid w:val="007A4A71"/>
    <w:rsid w:val="007A7444"/>
    <w:rsid w:val="007B16A1"/>
    <w:rsid w:val="007B1A9B"/>
    <w:rsid w:val="007B2A85"/>
    <w:rsid w:val="007B31BC"/>
    <w:rsid w:val="007B31FA"/>
    <w:rsid w:val="007B39F9"/>
    <w:rsid w:val="007B40C8"/>
    <w:rsid w:val="007B5930"/>
    <w:rsid w:val="007B5C59"/>
    <w:rsid w:val="007B7AF9"/>
    <w:rsid w:val="007C0086"/>
    <w:rsid w:val="007C02E4"/>
    <w:rsid w:val="007C07DB"/>
    <w:rsid w:val="007C1466"/>
    <w:rsid w:val="007C1F17"/>
    <w:rsid w:val="007C20DF"/>
    <w:rsid w:val="007C26F2"/>
    <w:rsid w:val="007C3AB0"/>
    <w:rsid w:val="007C41C9"/>
    <w:rsid w:val="007C51ED"/>
    <w:rsid w:val="007C555D"/>
    <w:rsid w:val="007C7D81"/>
    <w:rsid w:val="007D149E"/>
    <w:rsid w:val="007D25D4"/>
    <w:rsid w:val="007D3278"/>
    <w:rsid w:val="007D3819"/>
    <w:rsid w:val="007D41AA"/>
    <w:rsid w:val="007D4B43"/>
    <w:rsid w:val="007D57A3"/>
    <w:rsid w:val="007D6001"/>
    <w:rsid w:val="007D7B3A"/>
    <w:rsid w:val="007D7DED"/>
    <w:rsid w:val="007E0B3F"/>
    <w:rsid w:val="007E0CBC"/>
    <w:rsid w:val="007E1FBF"/>
    <w:rsid w:val="007E461C"/>
    <w:rsid w:val="007E655A"/>
    <w:rsid w:val="007E6E8D"/>
    <w:rsid w:val="007E7526"/>
    <w:rsid w:val="007E7831"/>
    <w:rsid w:val="007F0364"/>
    <w:rsid w:val="007F0A94"/>
    <w:rsid w:val="007F1947"/>
    <w:rsid w:val="007F2057"/>
    <w:rsid w:val="007F35D0"/>
    <w:rsid w:val="007F3EC9"/>
    <w:rsid w:val="007F4758"/>
    <w:rsid w:val="007F4A3E"/>
    <w:rsid w:val="007F557C"/>
    <w:rsid w:val="007F6A31"/>
    <w:rsid w:val="007F7919"/>
    <w:rsid w:val="00800025"/>
    <w:rsid w:val="008013CD"/>
    <w:rsid w:val="00801A40"/>
    <w:rsid w:val="0080484D"/>
    <w:rsid w:val="00804D82"/>
    <w:rsid w:val="00804FF1"/>
    <w:rsid w:val="00805049"/>
    <w:rsid w:val="008056FC"/>
    <w:rsid w:val="008068A9"/>
    <w:rsid w:val="00806ADC"/>
    <w:rsid w:val="00810B89"/>
    <w:rsid w:val="0081278F"/>
    <w:rsid w:val="00812D49"/>
    <w:rsid w:val="0081343F"/>
    <w:rsid w:val="00815A43"/>
    <w:rsid w:val="00815A9B"/>
    <w:rsid w:val="00816FC4"/>
    <w:rsid w:val="008203D3"/>
    <w:rsid w:val="00820999"/>
    <w:rsid w:val="00820D00"/>
    <w:rsid w:val="008210F5"/>
    <w:rsid w:val="0082187E"/>
    <w:rsid w:val="00821931"/>
    <w:rsid w:val="00823EEA"/>
    <w:rsid w:val="00825E11"/>
    <w:rsid w:val="00825F12"/>
    <w:rsid w:val="008274CE"/>
    <w:rsid w:val="00827A3E"/>
    <w:rsid w:val="00827D70"/>
    <w:rsid w:val="008306B9"/>
    <w:rsid w:val="008321B2"/>
    <w:rsid w:val="00833AC9"/>
    <w:rsid w:val="0083651E"/>
    <w:rsid w:val="00836E01"/>
    <w:rsid w:val="00837EBB"/>
    <w:rsid w:val="00837F42"/>
    <w:rsid w:val="008402D8"/>
    <w:rsid w:val="00840A12"/>
    <w:rsid w:val="00840DED"/>
    <w:rsid w:val="008425FC"/>
    <w:rsid w:val="0084280F"/>
    <w:rsid w:val="008435A3"/>
    <w:rsid w:val="0084371F"/>
    <w:rsid w:val="008445BF"/>
    <w:rsid w:val="008448C4"/>
    <w:rsid w:val="00844CEA"/>
    <w:rsid w:val="0084555B"/>
    <w:rsid w:val="00845940"/>
    <w:rsid w:val="00850343"/>
    <w:rsid w:val="00850AE0"/>
    <w:rsid w:val="00850D75"/>
    <w:rsid w:val="00850E2D"/>
    <w:rsid w:val="0085296C"/>
    <w:rsid w:val="0085437A"/>
    <w:rsid w:val="00854703"/>
    <w:rsid w:val="00854BE3"/>
    <w:rsid w:val="00856228"/>
    <w:rsid w:val="0085698E"/>
    <w:rsid w:val="00856FBB"/>
    <w:rsid w:val="008579B1"/>
    <w:rsid w:val="00860470"/>
    <w:rsid w:val="00860DC2"/>
    <w:rsid w:val="008611D0"/>
    <w:rsid w:val="00861738"/>
    <w:rsid w:val="00861AEC"/>
    <w:rsid w:val="00864598"/>
    <w:rsid w:val="00865D45"/>
    <w:rsid w:val="0086697E"/>
    <w:rsid w:val="00867E70"/>
    <w:rsid w:val="00870317"/>
    <w:rsid w:val="00870987"/>
    <w:rsid w:val="00870B56"/>
    <w:rsid w:val="00870D39"/>
    <w:rsid w:val="00871306"/>
    <w:rsid w:val="008721EF"/>
    <w:rsid w:val="008733E8"/>
    <w:rsid w:val="008740FA"/>
    <w:rsid w:val="0087417A"/>
    <w:rsid w:val="00875018"/>
    <w:rsid w:val="008752A9"/>
    <w:rsid w:val="00876136"/>
    <w:rsid w:val="00876984"/>
    <w:rsid w:val="0087744B"/>
    <w:rsid w:val="00877455"/>
    <w:rsid w:val="00880182"/>
    <w:rsid w:val="00880B0B"/>
    <w:rsid w:val="00880BAF"/>
    <w:rsid w:val="00880CD3"/>
    <w:rsid w:val="008821DA"/>
    <w:rsid w:val="00882EB5"/>
    <w:rsid w:val="00883546"/>
    <w:rsid w:val="008851D6"/>
    <w:rsid w:val="00886FC0"/>
    <w:rsid w:val="00887212"/>
    <w:rsid w:val="00887301"/>
    <w:rsid w:val="008878F6"/>
    <w:rsid w:val="00890A61"/>
    <w:rsid w:val="00890C91"/>
    <w:rsid w:val="0089183F"/>
    <w:rsid w:val="00892671"/>
    <w:rsid w:val="00892B1C"/>
    <w:rsid w:val="00892B99"/>
    <w:rsid w:val="0089454F"/>
    <w:rsid w:val="00895A4A"/>
    <w:rsid w:val="00895E0C"/>
    <w:rsid w:val="00896281"/>
    <w:rsid w:val="00897905"/>
    <w:rsid w:val="00897DAC"/>
    <w:rsid w:val="008A0689"/>
    <w:rsid w:val="008A2739"/>
    <w:rsid w:val="008A35BB"/>
    <w:rsid w:val="008A3DB9"/>
    <w:rsid w:val="008A5529"/>
    <w:rsid w:val="008A5649"/>
    <w:rsid w:val="008A656C"/>
    <w:rsid w:val="008A7AD0"/>
    <w:rsid w:val="008B02C6"/>
    <w:rsid w:val="008B069D"/>
    <w:rsid w:val="008B1AA5"/>
    <w:rsid w:val="008B1ED8"/>
    <w:rsid w:val="008B2954"/>
    <w:rsid w:val="008B37DF"/>
    <w:rsid w:val="008B3CD6"/>
    <w:rsid w:val="008B41A4"/>
    <w:rsid w:val="008B41D9"/>
    <w:rsid w:val="008B456E"/>
    <w:rsid w:val="008B5B47"/>
    <w:rsid w:val="008C0941"/>
    <w:rsid w:val="008C138F"/>
    <w:rsid w:val="008C147C"/>
    <w:rsid w:val="008C1632"/>
    <w:rsid w:val="008C2120"/>
    <w:rsid w:val="008C23BB"/>
    <w:rsid w:val="008C30B5"/>
    <w:rsid w:val="008C3399"/>
    <w:rsid w:val="008C35F2"/>
    <w:rsid w:val="008C3CB9"/>
    <w:rsid w:val="008C48BE"/>
    <w:rsid w:val="008C4A57"/>
    <w:rsid w:val="008C4C28"/>
    <w:rsid w:val="008C5F31"/>
    <w:rsid w:val="008C6990"/>
    <w:rsid w:val="008C6AD7"/>
    <w:rsid w:val="008C706F"/>
    <w:rsid w:val="008D1DFB"/>
    <w:rsid w:val="008D2015"/>
    <w:rsid w:val="008D2914"/>
    <w:rsid w:val="008D33BF"/>
    <w:rsid w:val="008D4016"/>
    <w:rsid w:val="008D4172"/>
    <w:rsid w:val="008D43C7"/>
    <w:rsid w:val="008D4436"/>
    <w:rsid w:val="008D4675"/>
    <w:rsid w:val="008D5374"/>
    <w:rsid w:val="008D5B00"/>
    <w:rsid w:val="008D5C42"/>
    <w:rsid w:val="008D5E9D"/>
    <w:rsid w:val="008D7797"/>
    <w:rsid w:val="008E0BF2"/>
    <w:rsid w:val="008E0C22"/>
    <w:rsid w:val="008E0F06"/>
    <w:rsid w:val="008E16A4"/>
    <w:rsid w:val="008E228D"/>
    <w:rsid w:val="008E2308"/>
    <w:rsid w:val="008E2EE1"/>
    <w:rsid w:val="008E3268"/>
    <w:rsid w:val="008E3B74"/>
    <w:rsid w:val="008E669B"/>
    <w:rsid w:val="008E6ADC"/>
    <w:rsid w:val="008E738E"/>
    <w:rsid w:val="008E73B1"/>
    <w:rsid w:val="008E77A5"/>
    <w:rsid w:val="008E7D74"/>
    <w:rsid w:val="008F0399"/>
    <w:rsid w:val="008F1FC4"/>
    <w:rsid w:val="008F26BD"/>
    <w:rsid w:val="008F48CF"/>
    <w:rsid w:val="008F5582"/>
    <w:rsid w:val="008F5B9A"/>
    <w:rsid w:val="008F5C32"/>
    <w:rsid w:val="008F65C1"/>
    <w:rsid w:val="008F6E02"/>
    <w:rsid w:val="008F7E46"/>
    <w:rsid w:val="009003E3"/>
    <w:rsid w:val="00903EBB"/>
    <w:rsid w:val="0090450E"/>
    <w:rsid w:val="00906B00"/>
    <w:rsid w:val="009077D3"/>
    <w:rsid w:val="00907E4B"/>
    <w:rsid w:val="00907F12"/>
    <w:rsid w:val="009106AB"/>
    <w:rsid w:val="0091104E"/>
    <w:rsid w:val="009111A2"/>
    <w:rsid w:val="009131C5"/>
    <w:rsid w:val="00913D34"/>
    <w:rsid w:val="00915BFB"/>
    <w:rsid w:val="009171CD"/>
    <w:rsid w:val="00917C0B"/>
    <w:rsid w:val="009204FE"/>
    <w:rsid w:val="00920C67"/>
    <w:rsid w:val="00922F95"/>
    <w:rsid w:val="009236F2"/>
    <w:rsid w:val="00924BAE"/>
    <w:rsid w:val="00925337"/>
    <w:rsid w:val="00925559"/>
    <w:rsid w:val="0092568E"/>
    <w:rsid w:val="00925C08"/>
    <w:rsid w:val="00932FBC"/>
    <w:rsid w:val="009338FF"/>
    <w:rsid w:val="009349C6"/>
    <w:rsid w:val="009400B4"/>
    <w:rsid w:val="0094028D"/>
    <w:rsid w:val="0094133C"/>
    <w:rsid w:val="00941710"/>
    <w:rsid w:val="0094281B"/>
    <w:rsid w:val="00942A57"/>
    <w:rsid w:val="009430A1"/>
    <w:rsid w:val="00943BDF"/>
    <w:rsid w:val="0094417A"/>
    <w:rsid w:val="0094528C"/>
    <w:rsid w:val="00945B3E"/>
    <w:rsid w:val="00946B65"/>
    <w:rsid w:val="00946F8D"/>
    <w:rsid w:val="00947AB7"/>
    <w:rsid w:val="00950775"/>
    <w:rsid w:val="009523D6"/>
    <w:rsid w:val="00952EE8"/>
    <w:rsid w:val="009533D8"/>
    <w:rsid w:val="00954991"/>
    <w:rsid w:val="00954D76"/>
    <w:rsid w:val="00956AF5"/>
    <w:rsid w:val="00956CCA"/>
    <w:rsid w:val="00956E54"/>
    <w:rsid w:val="00957E01"/>
    <w:rsid w:val="00960327"/>
    <w:rsid w:val="0096046E"/>
    <w:rsid w:val="00960497"/>
    <w:rsid w:val="00960F6E"/>
    <w:rsid w:val="00961C4C"/>
    <w:rsid w:val="0096261F"/>
    <w:rsid w:val="00963E54"/>
    <w:rsid w:val="009640C2"/>
    <w:rsid w:val="00964C15"/>
    <w:rsid w:val="00965571"/>
    <w:rsid w:val="00965895"/>
    <w:rsid w:val="0096628A"/>
    <w:rsid w:val="00966C44"/>
    <w:rsid w:val="00967305"/>
    <w:rsid w:val="00967A63"/>
    <w:rsid w:val="00970A64"/>
    <w:rsid w:val="0097254E"/>
    <w:rsid w:val="00972668"/>
    <w:rsid w:val="009737E7"/>
    <w:rsid w:val="00973F3D"/>
    <w:rsid w:val="009755CA"/>
    <w:rsid w:val="00976A48"/>
    <w:rsid w:val="00976D1B"/>
    <w:rsid w:val="00977152"/>
    <w:rsid w:val="009806A9"/>
    <w:rsid w:val="00980B39"/>
    <w:rsid w:val="00980C2F"/>
    <w:rsid w:val="00983530"/>
    <w:rsid w:val="00983A0B"/>
    <w:rsid w:val="00984701"/>
    <w:rsid w:val="00984A39"/>
    <w:rsid w:val="0098594A"/>
    <w:rsid w:val="00985B98"/>
    <w:rsid w:val="00985D02"/>
    <w:rsid w:val="00985E3D"/>
    <w:rsid w:val="009860AC"/>
    <w:rsid w:val="0098631B"/>
    <w:rsid w:val="009869BC"/>
    <w:rsid w:val="00986BD3"/>
    <w:rsid w:val="00987A22"/>
    <w:rsid w:val="009905D2"/>
    <w:rsid w:val="009913D1"/>
    <w:rsid w:val="00992F12"/>
    <w:rsid w:val="00993332"/>
    <w:rsid w:val="00993F53"/>
    <w:rsid w:val="0099466A"/>
    <w:rsid w:val="00994AC9"/>
    <w:rsid w:val="00996295"/>
    <w:rsid w:val="009964A9"/>
    <w:rsid w:val="00996ABF"/>
    <w:rsid w:val="00996D31"/>
    <w:rsid w:val="009A1105"/>
    <w:rsid w:val="009A145B"/>
    <w:rsid w:val="009A1EDF"/>
    <w:rsid w:val="009A4383"/>
    <w:rsid w:val="009A4FB2"/>
    <w:rsid w:val="009A540E"/>
    <w:rsid w:val="009A60C9"/>
    <w:rsid w:val="009B2102"/>
    <w:rsid w:val="009B49F2"/>
    <w:rsid w:val="009B4AC6"/>
    <w:rsid w:val="009B4EDC"/>
    <w:rsid w:val="009B5840"/>
    <w:rsid w:val="009B756C"/>
    <w:rsid w:val="009B7637"/>
    <w:rsid w:val="009C0911"/>
    <w:rsid w:val="009C0BD7"/>
    <w:rsid w:val="009C0E6E"/>
    <w:rsid w:val="009C259D"/>
    <w:rsid w:val="009C25EC"/>
    <w:rsid w:val="009C3257"/>
    <w:rsid w:val="009C37D0"/>
    <w:rsid w:val="009C3E46"/>
    <w:rsid w:val="009C432D"/>
    <w:rsid w:val="009C583E"/>
    <w:rsid w:val="009C684C"/>
    <w:rsid w:val="009C7240"/>
    <w:rsid w:val="009C7C40"/>
    <w:rsid w:val="009C7D99"/>
    <w:rsid w:val="009C7F13"/>
    <w:rsid w:val="009D03BF"/>
    <w:rsid w:val="009D06EA"/>
    <w:rsid w:val="009D07D3"/>
    <w:rsid w:val="009D13D3"/>
    <w:rsid w:val="009D157B"/>
    <w:rsid w:val="009D1750"/>
    <w:rsid w:val="009D2BB4"/>
    <w:rsid w:val="009D2DA5"/>
    <w:rsid w:val="009D3909"/>
    <w:rsid w:val="009D5834"/>
    <w:rsid w:val="009D6519"/>
    <w:rsid w:val="009D6780"/>
    <w:rsid w:val="009E03B8"/>
    <w:rsid w:val="009E14CE"/>
    <w:rsid w:val="009E1B57"/>
    <w:rsid w:val="009E1D21"/>
    <w:rsid w:val="009E356E"/>
    <w:rsid w:val="009E370B"/>
    <w:rsid w:val="009E3E2C"/>
    <w:rsid w:val="009E47D0"/>
    <w:rsid w:val="009E5E63"/>
    <w:rsid w:val="009E692D"/>
    <w:rsid w:val="009E7AAD"/>
    <w:rsid w:val="009E7D92"/>
    <w:rsid w:val="009F13A0"/>
    <w:rsid w:val="009F1A98"/>
    <w:rsid w:val="009F1B0B"/>
    <w:rsid w:val="009F2882"/>
    <w:rsid w:val="009F3862"/>
    <w:rsid w:val="009F48C3"/>
    <w:rsid w:val="009F5F04"/>
    <w:rsid w:val="009F6194"/>
    <w:rsid w:val="009F61DD"/>
    <w:rsid w:val="009F691F"/>
    <w:rsid w:val="009F6C39"/>
    <w:rsid w:val="009F7143"/>
    <w:rsid w:val="009F7C7F"/>
    <w:rsid w:val="009F7F8D"/>
    <w:rsid w:val="00A02D4C"/>
    <w:rsid w:val="00A02E53"/>
    <w:rsid w:val="00A036D1"/>
    <w:rsid w:val="00A039A5"/>
    <w:rsid w:val="00A039B6"/>
    <w:rsid w:val="00A041AB"/>
    <w:rsid w:val="00A061CE"/>
    <w:rsid w:val="00A06379"/>
    <w:rsid w:val="00A064EF"/>
    <w:rsid w:val="00A07153"/>
    <w:rsid w:val="00A07576"/>
    <w:rsid w:val="00A1033A"/>
    <w:rsid w:val="00A11002"/>
    <w:rsid w:val="00A116E2"/>
    <w:rsid w:val="00A11C5D"/>
    <w:rsid w:val="00A13758"/>
    <w:rsid w:val="00A14D9F"/>
    <w:rsid w:val="00A15FFF"/>
    <w:rsid w:val="00A16D19"/>
    <w:rsid w:val="00A21795"/>
    <w:rsid w:val="00A22359"/>
    <w:rsid w:val="00A22959"/>
    <w:rsid w:val="00A2456D"/>
    <w:rsid w:val="00A248B7"/>
    <w:rsid w:val="00A24B32"/>
    <w:rsid w:val="00A25058"/>
    <w:rsid w:val="00A25E31"/>
    <w:rsid w:val="00A2618E"/>
    <w:rsid w:val="00A26ECB"/>
    <w:rsid w:val="00A27E99"/>
    <w:rsid w:val="00A30DA1"/>
    <w:rsid w:val="00A33E7F"/>
    <w:rsid w:val="00A3447B"/>
    <w:rsid w:val="00A3589A"/>
    <w:rsid w:val="00A35C27"/>
    <w:rsid w:val="00A36A88"/>
    <w:rsid w:val="00A41394"/>
    <w:rsid w:val="00A41500"/>
    <w:rsid w:val="00A4397F"/>
    <w:rsid w:val="00A44025"/>
    <w:rsid w:val="00A45172"/>
    <w:rsid w:val="00A45479"/>
    <w:rsid w:val="00A46239"/>
    <w:rsid w:val="00A4626A"/>
    <w:rsid w:val="00A473A9"/>
    <w:rsid w:val="00A50245"/>
    <w:rsid w:val="00A50547"/>
    <w:rsid w:val="00A50AE5"/>
    <w:rsid w:val="00A50E68"/>
    <w:rsid w:val="00A51731"/>
    <w:rsid w:val="00A517E7"/>
    <w:rsid w:val="00A52DA0"/>
    <w:rsid w:val="00A55322"/>
    <w:rsid w:val="00A558CA"/>
    <w:rsid w:val="00A56A47"/>
    <w:rsid w:val="00A56CE8"/>
    <w:rsid w:val="00A571BC"/>
    <w:rsid w:val="00A60C45"/>
    <w:rsid w:val="00A60CCC"/>
    <w:rsid w:val="00A60D4C"/>
    <w:rsid w:val="00A61271"/>
    <w:rsid w:val="00A61A1C"/>
    <w:rsid w:val="00A64295"/>
    <w:rsid w:val="00A657AD"/>
    <w:rsid w:val="00A65ADC"/>
    <w:rsid w:val="00A65EAF"/>
    <w:rsid w:val="00A66EB8"/>
    <w:rsid w:val="00A67002"/>
    <w:rsid w:val="00A6720F"/>
    <w:rsid w:val="00A70071"/>
    <w:rsid w:val="00A700B0"/>
    <w:rsid w:val="00A702F3"/>
    <w:rsid w:val="00A70ECE"/>
    <w:rsid w:val="00A71D55"/>
    <w:rsid w:val="00A73B08"/>
    <w:rsid w:val="00A748E6"/>
    <w:rsid w:val="00A75231"/>
    <w:rsid w:val="00A7530D"/>
    <w:rsid w:val="00A75862"/>
    <w:rsid w:val="00A75EE0"/>
    <w:rsid w:val="00A76F6C"/>
    <w:rsid w:val="00A80CF9"/>
    <w:rsid w:val="00A82790"/>
    <w:rsid w:val="00A829ED"/>
    <w:rsid w:val="00A85763"/>
    <w:rsid w:val="00A85957"/>
    <w:rsid w:val="00A85A0F"/>
    <w:rsid w:val="00A86451"/>
    <w:rsid w:val="00A87C54"/>
    <w:rsid w:val="00A87E02"/>
    <w:rsid w:val="00A900AE"/>
    <w:rsid w:val="00A912E3"/>
    <w:rsid w:val="00A919E4"/>
    <w:rsid w:val="00A91A89"/>
    <w:rsid w:val="00A91C4D"/>
    <w:rsid w:val="00A92BDE"/>
    <w:rsid w:val="00A93F6D"/>
    <w:rsid w:val="00A94752"/>
    <w:rsid w:val="00A950F4"/>
    <w:rsid w:val="00A9520C"/>
    <w:rsid w:val="00A9551B"/>
    <w:rsid w:val="00A95BFB"/>
    <w:rsid w:val="00A95DF0"/>
    <w:rsid w:val="00A9643C"/>
    <w:rsid w:val="00A9745D"/>
    <w:rsid w:val="00A9787F"/>
    <w:rsid w:val="00AA00C1"/>
    <w:rsid w:val="00AA1EBD"/>
    <w:rsid w:val="00AA26FC"/>
    <w:rsid w:val="00AA38A9"/>
    <w:rsid w:val="00AA4169"/>
    <w:rsid w:val="00AA47C0"/>
    <w:rsid w:val="00AA48D6"/>
    <w:rsid w:val="00AA7047"/>
    <w:rsid w:val="00AA7629"/>
    <w:rsid w:val="00AB0FD8"/>
    <w:rsid w:val="00AB125A"/>
    <w:rsid w:val="00AB15DB"/>
    <w:rsid w:val="00AB16F9"/>
    <w:rsid w:val="00AB26DE"/>
    <w:rsid w:val="00AB45B3"/>
    <w:rsid w:val="00AB45FB"/>
    <w:rsid w:val="00AB4AF5"/>
    <w:rsid w:val="00AB542A"/>
    <w:rsid w:val="00AB5A85"/>
    <w:rsid w:val="00AB605D"/>
    <w:rsid w:val="00AB688F"/>
    <w:rsid w:val="00AB6DC7"/>
    <w:rsid w:val="00AC047A"/>
    <w:rsid w:val="00AC1B81"/>
    <w:rsid w:val="00AC26DD"/>
    <w:rsid w:val="00AC3D32"/>
    <w:rsid w:val="00AC4463"/>
    <w:rsid w:val="00AC5158"/>
    <w:rsid w:val="00AC52AD"/>
    <w:rsid w:val="00AC59C1"/>
    <w:rsid w:val="00AC64A1"/>
    <w:rsid w:val="00AC74DE"/>
    <w:rsid w:val="00AD0DC7"/>
    <w:rsid w:val="00AD169B"/>
    <w:rsid w:val="00AD17B1"/>
    <w:rsid w:val="00AD225A"/>
    <w:rsid w:val="00AD2AFF"/>
    <w:rsid w:val="00AD3939"/>
    <w:rsid w:val="00AD44F4"/>
    <w:rsid w:val="00AD5E6C"/>
    <w:rsid w:val="00AD65BC"/>
    <w:rsid w:val="00AD7846"/>
    <w:rsid w:val="00AD7E78"/>
    <w:rsid w:val="00AE0CAF"/>
    <w:rsid w:val="00AE1134"/>
    <w:rsid w:val="00AE2FB6"/>
    <w:rsid w:val="00AE411A"/>
    <w:rsid w:val="00AE463C"/>
    <w:rsid w:val="00AE60DB"/>
    <w:rsid w:val="00AE6C2A"/>
    <w:rsid w:val="00AE7D0D"/>
    <w:rsid w:val="00AF03FD"/>
    <w:rsid w:val="00AF21A1"/>
    <w:rsid w:val="00AF2CE8"/>
    <w:rsid w:val="00AF319D"/>
    <w:rsid w:val="00AF3BB4"/>
    <w:rsid w:val="00AF3DE0"/>
    <w:rsid w:val="00AF54EF"/>
    <w:rsid w:val="00AF5AB6"/>
    <w:rsid w:val="00AF5BC7"/>
    <w:rsid w:val="00AF6F37"/>
    <w:rsid w:val="00AF772E"/>
    <w:rsid w:val="00AF7A02"/>
    <w:rsid w:val="00AF7EE2"/>
    <w:rsid w:val="00B028F8"/>
    <w:rsid w:val="00B02DD9"/>
    <w:rsid w:val="00B03AFF"/>
    <w:rsid w:val="00B03F24"/>
    <w:rsid w:val="00B042B5"/>
    <w:rsid w:val="00B04FF4"/>
    <w:rsid w:val="00B055AE"/>
    <w:rsid w:val="00B0587F"/>
    <w:rsid w:val="00B07A08"/>
    <w:rsid w:val="00B11ECC"/>
    <w:rsid w:val="00B1205C"/>
    <w:rsid w:val="00B14333"/>
    <w:rsid w:val="00B15452"/>
    <w:rsid w:val="00B158D8"/>
    <w:rsid w:val="00B15BF0"/>
    <w:rsid w:val="00B1657D"/>
    <w:rsid w:val="00B20A75"/>
    <w:rsid w:val="00B20F24"/>
    <w:rsid w:val="00B217EB"/>
    <w:rsid w:val="00B2308B"/>
    <w:rsid w:val="00B23BD9"/>
    <w:rsid w:val="00B252DA"/>
    <w:rsid w:val="00B25D9A"/>
    <w:rsid w:val="00B2670E"/>
    <w:rsid w:val="00B276FA"/>
    <w:rsid w:val="00B30DB5"/>
    <w:rsid w:val="00B31C1C"/>
    <w:rsid w:val="00B31CFF"/>
    <w:rsid w:val="00B327A6"/>
    <w:rsid w:val="00B33A1C"/>
    <w:rsid w:val="00B34793"/>
    <w:rsid w:val="00B35181"/>
    <w:rsid w:val="00B362B6"/>
    <w:rsid w:val="00B3754E"/>
    <w:rsid w:val="00B378B3"/>
    <w:rsid w:val="00B40140"/>
    <w:rsid w:val="00B406EE"/>
    <w:rsid w:val="00B410A0"/>
    <w:rsid w:val="00B4158C"/>
    <w:rsid w:val="00B423A6"/>
    <w:rsid w:val="00B43062"/>
    <w:rsid w:val="00B443CF"/>
    <w:rsid w:val="00B44776"/>
    <w:rsid w:val="00B46B93"/>
    <w:rsid w:val="00B46C21"/>
    <w:rsid w:val="00B47A3F"/>
    <w:rsid w:val="00B502FE"/>
    <w:rsid w:val="00B50FC4"/>
    <w:rsid w:val="00B51258"/>
    <w:rsid w:val="00B532B3"/>
    <w:rsid w:val="00B5355C"/>
    <w:rsid w:val="00B543A8"/>
    <w:rsid w:val="00B54F08"/>
    <w:rsid w:val="00B55496"/>
    <w:rsid w:val="00B55EE2"/>
    <w:rsid w:val="00B56F69"/>
    <w:rsid w:val="00B57441"/>
    <w:rsid w:val="00B60712"/>
    <w:rsid w:val="00B6209A"/>
    <w:rsid w:val="00B62161"/>
    <w:rsid w:val="00B6247A"/>
    <w:rsid w:val="00B634FC"/>
    <w:rsid w:val="00B638FF"/>
    <w:rsid w:val="00B6481A"/>
    <w:rsid w:val="00B6526F"/>
    <w:rsid w:val="00B662B9"/>
    <w:rsid w:val="00B70132"/>
    <w:rsid w:val="00B70166"/>
    <w:rsid w:val="00B702E6"/>
    <w:rsid w:val="00B70EEE"/>
    <w:rsid w:val="00B7198C"/>
    <w:rsid w:val="00B719E6"/>
    <w:rsid w:val="00B71BA8"/>
    <w:rsid w:val="00B7434E"/>
    <w:rsid w:val="00B746A3"/>
    <w:rsid w:val="00B74748"/>
    <w:rsid w:val="00B74A96"/>
    <w:rsid w:val="00B74ED6"/>
    <w:rsid w:val="00B768EE"/>
    <w:rsid w:val="00B76E36"/>
    <w:rsid w:val="00B7714E"/>
    <w:rsid w:val="00B77694"/>
    <w:rsid w:val="00B80898"/>
    <w:rsid w:val="00B81921"/>
    <w:rsid w:val="00B81D2F"/>
    <w:rsid w:val="00B820AE"/>
    <w:rsid w:val="00B821AA"/>
    <w:rsid w:val="00B826E6"/>
    <w:rsid w:val="00B84528"/>
    <w:rsid w:val="00B847A4"/>
    <w:rsid w:val="00B850F2"/>
    <w:rsid w:val="00B853B2"/>
    <w:rsid w:val="00B8579F"/>
    <w:rsid w:val="00B85907"/>
    <w:rsid w:val="00B8707C"/>
    <w:rsid w:val="00B87509"/>
    <w:rsid w:val="00B90371"/>
    <w:rsid w:val="00B90673"/>
    <w:rsid w:val="00B90E32"/>
    <w:rsid w:val="00B93401"/>
    <w:rsid w:val="00B9367B"/>
    <w:rsid w:val="00B93FA8"/>
    <w:rsid w:val="00B967FF"/>
    <w:rsid w:val="00BA055C"/>
    <w:rsid w:val="00BA061F"/>
    <w:rsid w:val="00BA0A03"/>
    <w:rsid w:val="00BA114B"/>
    <w:rsid w:val="00BA1C54"/>
    <w:rsid w:val="00BA2D43"/>
    <w:rsid w:val="00BA33C0"/>
    <w:rsid w:val="00BA342D"/>
    <w:rsid w:val="00BA4A09"/>
    <w:rsid w:val="00BA592E"/>
    <w:rsid w:val="00BA5B25"/>
    <w:rsid w:val="00BA5F4F"/>
    <w:rsid w:val="00BB1932"/>
    <w:rsid w:val="00BB3508"/>
    <w:rsid w:val="00BB3A49"/>
    <w:rsid w:val="00BB3B3D"/>
    <w:rsid w:val="00BB41F5"/>
    <w:rsid w:val="00BB5783"/>
    <w:rsid w:val="00BB704D"/>
    <w:rsid w:val="00BB7295"/>
    <w:rsid w:val="00BB7718"/>
    <w:rsid w:val="00BC0D37"/>
    <w:rsid w:val="00BC0EA5"/>
    <w:rsid w:val="00BC0F97"/>
    <w:rsid w:val="00BC1260"/>
    <w:rsid w:val="00BC1902"/>
    <w:rsid w:val="00BC1A80"/>
    <w:rsid w:val="00BC1B62"/>
    <w:rsid w:val="00BC2DB7"/>
    <w:rsid w:val="00BC431E"/>
    <w:rsid w:val="00BC68D2"/>
    <w:rsid w:val="00BC7DDF"/>
    <w:rsid w:val="00BD1E0C"/>
    <w:rsid w:val="00BD5E05"/>
    <w:rsid w:val="00BD634F"/>
    <w:rsid w:val="00BD6FA2"/>
    <w:rsid w:val="00BD71F6"/>
    <w:rsid w:val="00BD75AA"/>
    <w:rsid w:val="00BD79E0"/>
    <w:rsid w:val="00BD7A1F"/>
    <w:rsid w:val="00BD7C82"/>
    <w:rsid w:val="00BE0B34"/>
    <w:rsid w:val="00BE1E0C"/>
    <w:rsid w:val="00BE33CA"/>
    <w:rsid w:val="00BE3477"/>
    <w:rsid w:val="00BE5E86"/>
    <w:rsid w:val="00BE62B5"/>
    <w:rsid w:val="00BE6AF9"/>
    <w:rsid w:val="00BE755E"/>
    <w:rsid w:val="00BE7834"/>
    <w:rsid w:val="00BE7E22"/>
    <w:rsid w:val="00BF0A98"/>
    <w:rsid w:val="00BF0EB9"/>
    <w:rsid w:val="00BF1235"/>
    <w:rsid w:val="00BF2722"/>
    <w:rsid w:val="00BF5077"/>
    <w:rsid w:val="00BF6A3A"/>
    <w:rsid w:val="00BF6CF9"/>
    <w:rsid w:val="00BF71BD"/>
    <w:rsid w:val="00BF7938"/>
    <w:rsid w:val="00BF7FDA"/>
    <w:rsid w:val="00C001F6"/>
    <w:rsid w:val="00C00F86"/>
    <w:rsid w:val="00C01959"/>
    <w:rsid w:val="00C02C01"/>
    <w:rsid w:val="00C03400"/>
    <w:rsid w:val="00C03A9C"/>
    <w:rsid w:val="00C0511A"/>
    <w:rsid w:val="00C05660"/>
    <w:rsid w:val="00C05935"/>
    <w:rsid w:val="00C05B6E"/>
    <w:rsid w:val="00C100D0"/>
    <w:rsid w:val="00C104CC"/>
    <w:rsid w:val="00C107E3"/>
    <w:rsid w:val="00C11799"/>
    <w:rsid w:val="00C12CF7"/>
    <w:rsid w:val="00C146B6"/>
    <w:rsid w:val="00C14B95"/>
    <w:rsid w:val="00C1560A"/>
    <w:rsid w:val="00C15B3E"/>
    <w:rsid w:val="00C16318"/>
    <w:rsid w:val="00C165B6"/>
    <w:rsid w:val="00C16BBB"/>
    <w:rsid w:val="00C16DDC"/>
    <w:rsid w:val="00C174D6"/>
    <w:rsid w:val="00C20631"/>
    <w:rsid w:val="00C22E45"/>
    <w:rsid w:val="00C23DC3"/>
    <w:rsid w:val="00C250A2"/>
    <w:rsid w:val="00C252AC"/>
    <w:rsid w:val="00C254FB"/>
    <w:rsid w:val="00C259FB"/>
    <w:rsid w:val="00C272ED"/>
    <w:rsid w:val="00C2745E"/>
    <w:rsid w:val="00C27EB0"/>
    <w:rsid w:val="00C31040"/>
    <w:rsid w:val="00C33B98"/>
    <w:rsid w:val="00C340BB"/>
    <w:rsid w:val="00C34475"/>
    <w:rsid w:val="00C34E01"/>
    <w:rsid w:val="00C34E3B"/>
    <w:rsid w:val="00C3657C"/>
    <w:rsid w:val="00C370B1"/>
    <w:rsid w:val="00C40881"/>
    <w:rsid w:val="00C41724"/>
    <w:rsid w:val="00C41FA4"/>
    <w:rsid w:val="00C420D6"/>
    <w:rsid w:val="00C4258A"/>
    <w:rsid w:val="00C42D82"/>
    <w:rsid w:val="00C42E9F"/>
    <w:rsid w:val="00C4448E"/>
    <w:rsid w:val="00C44F0D"/>
    <w:rsid w:val="00C45C25"/>
    <w:rsid w:val="00C47469"/>
    <w:rsid w:val="00C47815"/>
    <w:rsid w:val="00C47932"/>
    <w:rsid w:val="00C50399"/>
    <w:rsid w:val="00C51134"/>
    <w:rsid w:val="00C5203A"/>
    <w:rsid w:val="00C5316C"/>
    <w:rsid w:val="00C534B6"/>
    <w:rsid w:val="00C535CE"/>
    <w:rsid w:val="00C53BAD"/>
    <w:rsid w:val="00C544F6"/>
    <w:rsid w:val="00C546C6"/>
    <w:rsid w:val="00C557D7"/>
    <w:rsid w:val="00C5674C"/>
    <w:rsid w:val="00C57137"/>
    <w:rsid w:val="00C604D3"/>
    <w:rsid w:val="00C60822"/>
    <w:rsid w:val="00C648B9"/>
    <w:rsid w:val="00C64C89"/>
    <w:rsid w:val="00C64EC3"/>
    <w:rsid w:val="00C66A85"/>
    <w:rsid w:val="00C66DA6"/>
    <w:rsid w:val="00C67173"/>
    <w:rsid w:val="00C6725D"/>
    <w:rsid w:val="00C6727F"/>
    <w:rsid w:val="00C7043A"/>
    <w:rsid w:val="00C70494"/>
    <w:rsid w:val="00C7187B"/>
    <w:rsid w:val="00C71AB0"/>
    <w:rsid w:val="00C732C4"/>
    <w:rsid w:val="00C73605"/>
    <w:rsid w:val="00C73C97"/>
    <w:rsid w:val="00C748B0"/>
    <w:rsid w:val="00C75165"/>
    <w:rsid w:val="00C75A5E"/>
    <w:rsid w:val="00C77A7D"/>
    <w:rsid w:val="00C80C28"/>
    <w:rsid w:val="00C80CBC"/>
    <w:rsid w:val="00C81E91"/>
    <w:rsid w:val="00C90600"/>
    <w:rsid w:val="00C90FBA"/>
    <w:rsid w:val="00C91402"/>
    <w:rsid w:val="00C91D4E"/>
    <w:rsid w:val="00C9271B"/>
    <w:rsid w:val="00C934CB"/>
    <w:rsid w:val="00C94D16"/>
    <w:rsid w:val="00C954F0"/>
    <w:rsid w:val="00C96015"/>
    <w:rsid w:val="00C96D38"/>
    <w:rsid w:val="00C970C7"/>
    <w:rsid w:val="00C97E2C"/>
    <w:rsid w:val="00C97E8B"/>
    <w:rsid w:val="00CA01EE"/>
    <w:rsid w:val="00CA2425"/>
    <w:rsid w:val="00CA357A"/>
    <w:rsid w:val="00CA3904"/>
    <w:rsid w:val="00CA3FB7"/>
    <w:rsid w:val="00CA4308"/>
    <w:rsid w:val="00CA4654"/>
    <w:rsid w:val="00CA5A18"/>
    <w:rsid w:val="00CA7172"/>
    <w:rsid w:val="00CB054E"/>
    <w:rsid w:val="00CB094F"/>
    <w:rsid w:val="00CB1501"/>
    <w:rsid w:val="00CB2239"/>
    <w:rsid w:val="00CB2827"/>
    <w:rsid w:val="00CB2BBF"/>
    <w:rsid w:val="00CB2ED2"/>
    <w:rsid w:val="00CB3FD4"/>
    <w:rsid w:val="00CB4C5A"/>
    <w:rsid w:val="00CB51BA"/>
    <w:rsid w:val="00CB64A6"/>
    <w:rsid w:val="00CC3479"/>
    <w:rsid w:val="00CC4F63"/>
    <w:rsid w:val="00CC533C"/>
    <w:rsid w:val="00CC5F79"/>
    <w:rsid w:val="00CC60D1"/>
    <w:rsid w:val="00CC6A51"/>
    <w:rsid w:val="00CC70DE"/>
    <w:rsid w:val="00CD14CD"/>
    <w:rsid w:val="00CD3181"/>
    <w:rsid w:val="00CD3AE7"/>
    <w:rsid w:val="00CD4919"/>
    <w:rsid w:val="00CD6552"/>
    <w:rsid w:val="00CD7A8B"/>
    <w:rsid w:val="00CE26E9"/>
    <w:rsid w:val="00CE2724"/>
    <w:rsid w:val="00CE4ACC"/>
    <w:rsid w:val="00CE504D"/>
    <w:rsid w:val="00CE50D5"/>
    <w:rsid w:val="00CE55D4"/>
    <w:rsid w:val="00CE6A45"/>
    <w:rsid w:val="00CE6FDE"/>
    <w:rsid w:val="00CE770D"/>
    <w:rsid w:val="00CE773D"/>
    <w:rsid w:val="00CE7FB2"/>
    <w:rsid w:val="00CF0B8A"/>
    <w:rsid w:val="00CF20C1"/>
    <w:rsid w:val="00CF329C"/>
    <w:rsid w:val="00CF401F"/>
    <w:rsid w:val="00CF51AA"/>
    <w:rsid w:val="00CF601D"/>
    <w:rsid w:val="00CF6228"/>
    <w:rsid w:val="00CF74A2"/>
    <w:rsid w:val="00CF783E"/>
    <w:rsid w:val="00CF7845"/>
    <w:rsid w:val="00CF7C21"/>
    <w:rsid w:val="00CF7C6B"/>
    <w:rsid w:val="00CF7D68"/>
    <w:rsid w:val="00D00366"/>
    <w:rsid w:val="00D0058D"/>
    <w:rsid w:val="00D00AA6"/>
    <w:rsid w:val="00D00EF0"/>
    <w:rsid w:val="00D019E1"/>
    <w:rsid w:val="00D02314"/>
    <w:rsid w:val="00D03A97"/>
    <w:rsid w:val="00D05042"/>
    <w:rsid w:val="00D05FB8"/>
    <w:rsid w:val="00D0647C"/>
    <w:rsid w:val="00D06646"/>
    <w:rsid w:val="00D066A6"/>
    <w:rsid w:val="00D0671D"/>
    <w:rsid w:val="00D07ABE"/>
    <w:rsid w:val="00D119C5"/>
    <w:rsid w:val="00D11FD3"/>
    <w:rsid w:val="00D1341C"/>
    <w:rsid w:val="00D14D3C"/>
    <w:rsid w:val="00D15CFB"/>
    <w:rsid w:val="00D20472"/>
    <w:rsid w:val="00D204FE"/>
    <w:rsid w:val="00D21119"/>
    <w:rsid w:val="00D213FC"/>
    <w:rsid w:val="00D21B72"/>
    <w:rsid w:val="00D22C7E"/>
    <w:rsid w:val="00D2302F"/>
    <w:rsid w:val="00D231EC"/>
    <w:rsid w:val="00D23CAF"/>
    <w:rsid w:val="00D23CE7"/>
    <w:rsid w:val="00D24262"/>
    <w:rsid w:val="00D24962"/>
    <w:rsid w:val="00D24EE1"/>
    <w:rsid w:val="00D2623C"/>
    <w:rsid w:val="00D26DD8"/>
    <w:rsid w:val="00D2709C"/>
    <w:rsid w:val="00D273CD"/>
    <w:rsid w:val="00D3044F"/>
    <w:rsid w:val="00D31A9D"/>
    <w:rsid w:val="00D3252F"/>
    <w:rsid w:val="00D32BFF"/>
    <w:rsid w:val="00D35E5F"/>
    <w:rsid w:val="00D364B0"/>
    <w:rsid w:val="00D379CA"/>
    <w:rsid w:val="00D37E34"/>
    <w:rsid w:val="00D40DAB"/>
    <w:rsid w:val="00D41C55"/>
    <w:rsid w:val="00D43AF7"/>
    <w:rsid w:val="00D43CC5"/>
    <w:rsid w:val="00D43EC9"/>
    <w:rsid w:val="00D43FE0"/>
    <w:rsid w:val="00D43FE4"/>
    <w:rsid w:val="00D44017"/>
    <w:rsid w:val="00D4478F"/>
    <w:rsid w:val="00D4594A"/>
    <w:rsid w:val="00D473E6"/>
    <w:rsid w:val="00D47A59"/>
    <w:rsid w:val="00D47AD1"/>
    <w:rsid w:val="00D50412"/>
    <w:rsid w:val="00D50522"/>
    <w:rsid w:val="00D50E04"/>
    <w:rsid w:val="00D50EEA"/>
    <w:rsid w:val="00D511D5"/>
    <w:rsid w:val="00D514AC"/>
    <w:rsid w:val="00D52DB2"/>
    <w:rsid w:val="00D53470"/>
    <w:rsid w:val="00D537E7"/>
    <w:rsid w:val="00D54A5D"/>
    <w:rsid w:val="00D54F4F"/>
    <w:rsid w:val="00D55303"/>
    <w:rsid w:val="00D565C8"/>
    <w:rsid w:val="00D57861"/>
    <w:rsid w:val="00D57C07"/>
    <w:rsid w:val="00D57F23"/>
    <w:rsid w:val="00D60853"/>
    <w:rsid w:val="00D61218"/>
    <w:rsid w:val="00D61A7E"/>
    <w:rsid w:val="00D62AED"/>
    <w:rsid w:val="00D6371F"/>
    <w:rsid w:val="00D64363"/>
    <w:rsid w:val="00D64A9F"/>
    <w:rsid w:val="00D64DB3"/>
    <w:rsid w:val="00D65A38"/>
    <w:rsid w:val="00D66D2A"/>
    <w:rsid w:val="00D70D2F"/>
    <w:rsid w:val="00D728AD"/>
    <w:rsid w:val="00D74A48"/>
    <w:rsid w:val="00D753E3"/>
    <w:rsid w:val="00D75479"/>
    <w:rsid w:val="00D762F0"/>
    <w:rsid w:val="00D769CA"/>
    <w:rsid w:val="00D774C9"/>
    <w:rsid w:val="00D77593"/>
    <w:rsid w:val="00D77D41"/>
    <w:rsid w:val="00D813B2"/>
    <w:rsid w:val="00D81422"/>
    <w:rsid w:val="00D83A3B"/>
    <w:rsid w:val="00D8407D"/>
    <w:rsid w:val="00D84FB4"/>
    <w:rsid w:val="00D868CD"/>
    <w:rsid w:val="00D907BB"/>
    <w:rsid w:val="00D90890"/>
    <w:rsid w:val="00D90A33"/>
    <w:rsid w:val="00D91497"/>
    <w:rsid w:val="00D918B5"/>
    <w:rsid w:val="00D91A72"/>
    <w:rsid w:val="00D92906"/>
    <w:rsid w:val="00D93D74"/>
    <w:rsid w:val="00D949FF"/>
    <w:rsid w:val="00D9570B"/>
    <w:rsid w:val="00D96627"/>
    <w:rsid w:val="00D967E5"/>
    <w:rsid w:val="00D96E2D"/>
    <w:rsid w:val="00D978CC"/>
    <w:rsid w:val="00D97E61"/>
    <w:rsid w:val="00DA1A54"/>
    <w:rsid w:val="00DA20D1"/>
    <w:rsid w:val="00DA5089"/>
    <w:rsid w:val="00DA5B74"/>
    <w:rsid w:val="00DA5E8B"/>
    <w:rsid w:val="00DA7717"/>
    <w:rsid w:val="00DB03FE"/>
    <w:rsid w:val="00DB0AA3"/>
    <w:rsid w:val="00DB0C87"/>
    <w:rsid w:val="00DB0FDF"/>
    <w:rsid w:val="00DB16DE"/>
    <w:rsid w:val="00DB2539"/>
    <w:rsid w:val="00DB3E20"/>
    <w:rsid w:val="00DB4168"/>
    <w:rsid w:val="00DB41FA"/>
    <w:rsid w:val="00DB582A"/>
    <w:rsid w:val="00DB605A"/>
    <w:rsid w:val="00DB617E"/>
    <w:rsid w:val="00DB6308"/>
    <w:rsid w:val="00DB6B7B"/>
    <w:rsid w:val="00DB6C2C"/>
    <w:rsid w:val="00DC0631"/>
    <w:rsid w:val="00DC19CA"/>
    <w:rsid w:val="00DC1F84"/>
    <w:rsid w:val="00DC2448"/>
    <w:rsid w:val="00DC2709"/>
    <w:rsid w:val="00DC6AE7"/>
    <w:rsid w:val="00DC7673"/>
    <w:rsid w:val="00DD00D5"/>
    <w:rsid w:val="00DD1294"/>
    <w:rsid w:val="00DD316E"/>
    <w:rsid w:val="00DD38AB"/>
    <w:rsid w:val="00DD3AB0"/>
    <w:rsid w:val="00DD421C"/>
    <w:rsid w:val="00DD4948"/>
    <w:rsid w:val="00DD4CFB"/>
    <w:rsid w:val="00DD50C1"/>
    <w:rsid w:val="00DD518E"/>
    <w:rsid w:val="00DD56E1"/>
    <w:rsid w:val="00DD70E6"/>
    <w:rsid w:val="00DE1BA0"/>
    <w:rsid w:val="00DE2370"/>
    <w:rsid w:val="00DE3772"/>
    <w:rsid w:val="00DE525C"/>
    <w:rsid w:val="00DE650F"/>
    <w:rsid w:val="00DF0B45"/>
    <w:rsid w:val="00DF196C"/>
    <w:rsid w:val="00DF21D4"/>
    <w:rsid w:val="00DF234F"/>
    <w:rsid w:val="00DF2E19"/>
    <w:rsid w:val="00DF4598"/>
    <w:rsid w:val="00DF4732"/>
    <w:rsid w:val="00DF47E7"/>
    <w:rsid w:val="00DF4EDC"/>
    <w:rsid w:val="00DF50FB"/>
    <w:rsid w:val="00DF5A10"/>
    <w:rsid w:val="00DF68C4"/>
    <w:rsid w:val="00DF76B1"/>
    <w:rsid w:val="00DF7750"/>
    <w:rsid w:val="00DF7D3D"/>
    <w:rsid w:val="00E00052"/>
    <w:rsid w:val="00E01FFD"/>
    <w:rsid w:val="00E0220E"/>
    <w:rsid w:val="00E026E0"/>
    <w:rsid w:val="00E03C8A"/>
    <w:rsid w:val="00E04A21"/>
    <w:rsid w:val="00E05EF3"/>
    <w:rsid w:val="00E069D0"/>
    <w:rsid w:val="00E10D86"/>
    <w:rsid w:val="00E11625"/>
    <w:rsid w:val="00E119AD"/>
    <w:rsid w:val="00E12D20"/>
    <w:rsid w:val="00E152EC"/>
    <w:rsid w:val="00E1549D"/>
    <w:rsid w:val="00E161CB"/>
    <w:rsid w:val="00E1682A"/>
    <w:rsid w:val="00E16E77"/>
    <w:rsid w:val="00E16F48"/>
    <w:rsid w:val="00E172B4"/>
    <w:rsid w:val="00E20132"/>
    <w:rsid w:val="00E232B1"/>
    <w:rsid w:val="00E23DC3"/>
    <w:rsid w:val="00E24D4D"/>
    <w:rsid w:val="00E256C3"/>
    <w:rsid w:val="00E2769E"/>
    <w:rsid w:val="00E27B1D"/>
    <w:rsid w:val="00E30572"/>
    <w:rsid w:val="00E31295"/>
    <w:rsid w:val="00E32048"/>
    <w:rsid w:val="00E323F7"/>
    <w:rsid w:val="00E326E0"/>
    <w:rsid w:val="00E32E3C"/>
    <w:rsid w:val="00E32FF3"/>
    <w:rsid w:val="00E33A3C"/>
    <w:rsid w:val="00E35225"/>
    <w:rsid w:val="00E36617"/>
    <w:rsid w:val="00E37C35"/>
    <w:rsid w:val="00E40B9A"/>
    <w:rsid w:val="00E41B51"/>
    <w:rsid w:val="00E42A2B"/>
    <w:rsid w:val="00E42D07"/>
    <w:rsid w:val="00E436E3"/>
    <w:rsid w:val="00E44AAC"/>
    <w:rsid w:val="00E45475"/>
    <w:rsid w:val="00E454BA"/>
    <w:rsid w:val="00E45810"/>
    <w:rsid w:val="00E45D86"/>
    <w:rsid w:val="00E45E00"/>
    <w:rsid w:val="00E46930"/>
    <w:rsid w:val="00E47BA8"/>
    <w:rsid w:val="00E47C27"/>
    <w:rsid w:val="00E47C3D"/>
    <w:rsid w:val="00E502C9"/>
    <w:rsid w:val="00E5169B"/>
    <w:rsid w:val="00E517E2"/>
    <w:rsid w:val="00E52242"/>
    <w:rsid w:val="00E52500"/>
    <w:rsid w:val="00E52FE5"/>
    <w:rsid w:val="00E53AB3"/>
    <w:rsid w:val="00E54BC8"/>
    <w:rsid w:val="00E555B1"/>
    <w:rsid w:val="00E567AF"/>
    <w:rsid w:val="00E567EE"/>
    <w:rsid w:val="00E57E7B"/>
    <w:rsid w:val="00E6035E"/>
    <w:rsid w:val="00E61A60"/>
    <w:rsid w:val="00E61DAA"/>
    <w:rsid w:val="00E62141"/>
    <w:rsid w:val="00E62D3C"/>
    <w:rsid w:val="00E62F93"/>
    <w:rsid w:val="00E63A67"/>
    <w:rsid w:val="00E63B15"/>
    <w:rsid w:val="00E63C56"/>
    <w:rsid w:val="00E64296"/>
    <w:rsid w:val="00E650BD"/>
    <w:rsid w:val="00E65989"/>
    <w:rsid w:val="00E66392"/>
    <w:rsid w:val="00E67DEC"/>
    <w:rsid w:val="00E711D0"/>
    <w:rsid w:val="00E716C3"/>
    <w:rsid w:val="00E72310"/>
    <w:rsid w:val="00E7326C"/>
    <w:rsid w:val="00E74A7D"/>
    <w:rsid w:val="00E76A0E"/>
    <w:rsid w:val="00E76B6E"/>
    <w:rsid w:val="00E76D43"/>
    <w:rsid w:val="00E77FEF"/>
    <w:rsid w:val="00E8036F"/>
    <w:rsid w:val="00E803CF"/>
    <w:rsid w:val="00E80A5B"/>
    <w:rsid w:val="00E82726"/>
    <w:rsid w:val="00E82878"/>
    <w:rsid w:val="00E83388"/>
    <w:rsid w:val="00E854ED"/>
    <w:rsid w:val="00E85BA4"/>
    <w:rsid w:val="00E86D6C"/>
    <w:rsid w:val="00E87551"/>
    <w:rsid w:val="00E87F48"/>
    <w:rsid w:val="00E905AB"/>
    <w:rsid w:val="00E90C69"/>
    <w:rsid w:val="00E9204D"/>
    <w:rsid w:val="00E926A4"/>
    <w:rsid w:val="00E92784"/>
    <w:rsid w:val="00E92870"/>
    <w:rsid w:val="00E93510"/>
    <w:rsid w:val="00E93749"/>
    <w:rsid w:val="00E94DEE"/>
    <w:rsid w:val="00E95DE1"/>
    <w:rsid w:val="00E9747C"/>
    <w:rsid w:val="00E97774"/>
    <w:rsid w:val="00EA02E4"/>
    <w:rsid w:val="00EA398C"/>
    <w:rsid w:val="00EA3C10"/>
    <w:rsid w:val="00EA45CC"/>
    <w:rsid w:val="00EA4800"/>
    <w:rsid w:val="00EA488E"/>
    <w:rsid w:val="00EA6332"/>
    <w:rsid w:val="00EA7CD7"/>
    <w:rsid w:val="00EB00B4"/>
    <w:rsid w:val="00EB07DB"/>
    <w:rsid w:val="00EB11A6"/>
    <w:rsid w:val="00EB1372"/>
    <w:rsid w:val="00EB2BFE"/>
    <w:rsid w:val="00EB3B09"/>
    <w:rsid w:val="00EB41B1"/>
    <w:rsid w:val="00EB4813"/>
    <w:rsid w:val="00EB52E5"/>
    <w:rsid w:val="00EB55C6"/>
    <w:rsid w:val="00EB5FB5"/>
    <w:rsid w:val="00EB605F"/>
    <w:rsid w:val="00EB6987"/>
    <w:rsid w:val="00EB6C54"/>
    <w:rsid w:val="00EC0582"/>
    <w:rsid w:val="00EC05B8"/>
    <w:rsid w:val="00EC2749"/>
    <w:rsid w:val="00EC2C1D"/>
    <w:rsid w:val="00EC3E09"/>
    <w:rsid w:val="00EC4365"/>
    <w:rsid w:val="00EC530E"/>
    <w:rsid w:val="00EC69A5"/>
    <w:rsid w:val="00EC6E65"/>
    <w:rsid w:val="00EC7F84"/>
    <w:rsid w:val="00EC7F9A"/>
    <w:rsid w:val="00ED11AF"/>
    <w:rsid w:val="00ED12C6"/>
    <w:rsid w:val="00ED15EB"/>
    <w:rsid w:val="00ED2827"/>
    <w:rsid w:val="00ED282F"/>
    <w:rsid w:val="00ED3916"/>
    <w:rsid w:val="00ED45F9"/>
    <w:rsid w:val="00ED47A5"/>
    <w:rsid w:val="00ED5456"/>
    <w:rsid w:val="00ED66B5"/>
    <w:rsid w:val="00ED71D7"/>
    <w:rsid w:val="00EE03EF"/>
    <w:rsid w:val="00EE113A"/>
    <w:rsid w:val="00EE14EF"/>
    <w:rsid w:val="00EE1726"/>
    <w:rsid w:val="00EE2872"/>
    <w:rsid w:val="00EE2CE4"/>
    <w:rsid w:val="00EE2CFD"/>
    <w:rsid w:val="00EE3862"/>
    <w:rsid w:val="00EE62CB"/>
    <w:rsid w:val="00EE67FD"/>
    <w:rsid w:val="00EF0F95"/>
    <w:rsid w:val="00EF1EDD"/>
    <w:rsid w:val="00EF2128"/>
    <w:rsid w:val="00EF2835"/>
    <w:rsid w:val="00EF2901"/>
    <w:rsid w:val="00EF2CD3"/>
    <w:rsid w:val="00EF35A9"/>
    <w:rsid w:val="00EF389F"/>
    <w:rsid w:val="00EF3F01"/>
    <w:rsid w:val="00EF4087"/>
    <w:rsid w:val="00EF5938"/>
    <w:rsid w:val="00EF6969"/>
    <w:rsid w:val="00EF6A3B"/>
    <w:rsid w:val="00F012CA"/>
    <w:rsid w:val="00F032E5"/>
    <w:rsid w:val="00F043B3"/>
    <w:rsid w:val="00F06C1D"/>
    <w:rsid w:val="00F11AA8"/>
    <w:rsid w:val="00F13836"/>
    <w:rsid w:val="00F165EF"/>
    <w:rsid w:val="00F2030C"/>
    <w:rsid w:val="00F2101B"/>
    <w:rsid w:val="00F21882"/>
    <w:rsid w:val="00F21984"/>
    <w:rsid w:val="00F23260"/>
    <w:rsid w:val="00F2385E"/>
    <w:rsid w:val="00F23F96"/>
    <w:rsid w:val="00F26843"/>
    <w:rsid w:val="00F2780C"/>
    <w:rsid w:val="00F27DAA"/>
    <w:rsid w:val="00F3059B"/>
    <w:rsid w:val="00F30A25"/>
    <w:rsid w:val="00F31B4D"/>
    <w:rsid w:val="00F32CA8"/>
    <w:rsid w:val="00F35230"/>
    <w:rsid w:val="00F3547C"/>
    <w:rsid w:val="00F361EF"/>
    <w:rsid w:val="00F37819"/>
    <w:rsid w:val="00F37A93"/>
    <w:rsid w:val="00F37AA2"/>
    <w:rsid w:val="00F41057"/>
    <w:rsid w:val="00F41D26"/>
    <w:rsid w:val="00F42175"/>
    <w:rsid w:val="00F4281E"/>
    <w:rsid w:val="00F42BB7"/>
    <w:rsid w:val="00F4494F"/>
    <w:rsid w:val="00F4659F"/>
    <w:rsid w:val="00F479EF"/>
    <w:rsid w:val="00F504C2"/>
    <w:rsid w:val="00F51144"/>
    <w:rsid w:val="00F520F7"/>
    <w:rsid w:val="00F5350A"/>
    <w:rsid w:val="00F546C3"/>
    <w:rsid w:val="00F5478C"/>
    <w:rsid w:val="00F55181"/>
    <w:rsid w:val="00F55529"/>
    <w:rsid w:val="00F6045F"/>
    <w:rsid w:val="00F60CD0"/>
    <w:rsid w:val="00F6248F"/>
    <w:rsid w:val="00F62A63"/>
    <w:rsid w:val="00F63416"/>
    <w:rsid w:val="00F644DE"/>
    <w:rsid w:val="00F64D7B"/>
    <w:rsid w:val="00F65196"/>
    <w:rsid w:val="00F65D6C"/>
    <w:rsid w:val="00F65E02"/>
    <w:rsid w:val="00F66A7B"/>
    <w:rsid w:val="00F67D7F"/>
    <w:rsid w:val="00F7025C"/>
    <w:rsid w:val="00F70641"/>
    <w:rsid w:val="00F7169F"/>
    <w:rsid w:val="00F7240A"/>
    <w:rsid w:val="00F72BAA"/>
    <w:rsid w:val="00F74629"/>
    <w:rsid w:val="00F74AC0"/>
    <w:rsid w:val="00F75BC4"/>
    <w:rsid w:val="00F76139"/>
    <w:rsid w:val="00F76B1F"/>
    <w:rsid w:val="00F8007F"/>
    <w:rsid w:val="00F81746"/>
    <w:rsid w:val="00F82A3F"/>
    <w:rsid w:val="00F832AB"/>
    <w:rsid w:val="00F839FA"/>
    <w:rsid w:val="00F84C73"/>
    <w:rsid w:val="00F84C99"/>
    <w:rsid w:val="00F8537A"/>
    <w:rsid w:val="00F85914"/>
    <w:rsid w:val="00F86513"/>
    <w:rsid w:val="00F87532"/>
    <w:rsid w:val="00F9078D"/>
    <w:rsid w:val="00F909C5"/>
    <w:rsid w:val="00F90A1E"/>
    <w:rsid w:val="00F90B3D"/>
    <w:rsid w:val="00F90C20"/>
    <w:rsid w:val="00F90CBA"/>
    <w:rsid w:val="00F91CC5"/>
    <w:rsid w:val="00F92EB4"/>
    <w:rsid w:val="00F93016"/>
    <w:rsid w:val="00F95D50"/>
    <w:rsid w:val="00F96596"/>
    <w:rsid w:val="00F97CD9"/>
    <w:rsid w:val="00FA35D5"/>
    <w:rsid w:val="00FA38AE"/>
    <w:rsid w:val="00FA540D"/>
    <w:rsid w:val="00FA5963"/>
    <w:rsid w:val="00FA6199"/>
    <w:rsid w:val="00FB0A1D"/>
    <w:rsid w:val="00FB17F5"/>
    <w:rsid w:val="00FB1B01"/>
    <w:rsid w:val="00FB1B51"/>
    <w:rsid w:val="00FB20CD"/>
    <w:rsid w:val="00FB2230"/>
    <w:rsid w:val="00FB4BBA"/>
    <w:rsid w:val="00FB5D5C"/>
    <w:rsid w:val="00FB7168"/>
    <w:rsid w:val="00FB7D01"/>
    <w:rsid w:val="00FC1762"/>
    <w:rsid w:val="00FC1E2F"/>
    <w:rsid w:val="00FC24DD"/>
    <w:rsid w:val="00FC41A1"/>
    <w:rsid w:val="00FC4D52"/>
    <w:rsid w:val="00FC4E06"/>
    <w:rsid w:val="00FC6485"/>
    <w:rsid w:val="00FC664E"/>
    <w:rsid w:val="00FC6AFD"/>
    <w:rsid w:val="00FC6E4F"/>
    <w:rsid w:val="00FD00F1"/>
    <w:rsid w:val="00FD086E"/>
    <w:rsid w:val="00FD0DBA"/>
    <w:rsid w:val="00FD0E14"/>
    <w:rsid w:val="00FD1808"/>
    <w:rsid w:val="00FD2E1C"/>
    <w:rsid w:val="00FD36A2"/>
    <w:rsid w:val="00FD3985"/>
    <w:rsid w:val="00FD3EB4"/>
    <w:rsid w:val="00FD51E3"/>
    <w:rsid w:val="00FD5434"/>
    <w:rsid w:val="00FD5660"/>
    <w:rsid w:val="00FD5721"/>
    <w:rsid w:val="00FD585D"/>
    <w:rsid w:val="00FD6340"/>
    <w:rsid w:val="00FD643B"/>
    <w:rsid w:val="00FD7218"/>
    <w:rsid w:val="00FD75FD"/>
    <w:rsid w:val="00FD78E7"/>
    <w:rsid w:val="00FD79B3"/>
    <w:rsid w:val="00FE113A"/>
    <w:rsid w:val="00FE1B43"/>
    <w:rsid w:val="00FE21E6"/>
    <w:rsid w:val="00FE28E8"/>
    <w:rsid w:val="00FE488B"/>
    <w:rsid w:val="00FE694D"/>
    <w:rsid w:val="00FE7E05"/>
    <w:rsid w:val="00FF1DA6"/>
    <w:rsid w:val="00FF250D"/>
    <w:rsid w:val="00FF274F"/>
    <w:rsid w:val="00FF3AE2"/>
    <w:rsid w:val="00FF4080"/>
    <w:rsid w:val="00FF4ABA"/>
    <w:rsid w:val="00FF4E31"/>
    <w:rsid w:val="00FF5EF7"/>
    <w:rsid w:val="00FF6034"/>
    <w:rsid w:val="00FF672E"/>
    <w:rsid w:val="00FF70B3"/>
    <w:rsid w:val="00FF73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44A3D"/>
  <w15:docId w15:val="{F733BF1E-21B9-444A-83D8-CD0068303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3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2384"/>
    <w:rPr>
      <w:color w:val="0563C1" w:themeColor="hyperlink"/>
      <w:u w:val="single"/>
    </w:rPr>
  </w:style>
  <w:style w:type="character" w:styleId="CommentReference">
    <w:name w:val="annotation reference"/>
    <w:basedOn w:val="DefaultParagraphFont"/>
    <w:uiPriority w:val="99"/>
    <w:semiHidden/>
    <w:unhideWhenUsed/>
    <w:rsid w:val="001F2384"/>
    <w:rPr>
      <w:sz w:val="16"/>
      <w:szCs w:val="16"/>
    </w:rPr>
  </w:style>
  <w:style w:type="paragraph" w:styleId="CommentText">
    <w:name w:val="annotation text"/>
    <w:basedOn w:val="Normal"/>
    <w:link w:val="CommentTextChar"/>
    <w:uiPriority w:val="99"/>
    <w:unhideWhenUsed/>
    <w:rsid w:val="001F2384"/>
    <w:pPr>
      <w:spacing w:line="240" w:lineRule="auto"/>
    </w:pPr>
    <w:rPr>
      <w:sz w:val="20"/>
      <w:szCs w:val="20"/>
    </w:rPr>
  </w:style>
  <w:style w:type="character" w:customStyle="1" w:styleId="CommentTextChar">
    <w:name w:val="Comment Text Char"/>
    <w:basedOn w:val="DefaultParagraphFont"/>
    <w:link w:val="CommentText"/>
    <w:uiPriority w:val="99"/>
    <w:rsid w:val="001F2384"/>
    <w:rPr>
      <w:sz w:val="20"/>
      <w:szCs w:val="20"/>
    </w:rPr>
  </w:style>
  <w:style w:type="paragraph" w:styleId="Footer">
    <w:name w:val="footer"/>
    <w:basedOn w:val="Normal"/>
    <w:link w:val="FooterChar"/>
    <w:uiPriority w:val="99"/>
    <w:unhideWhenUsed/>
    <w:rsid w:val="001F2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2384"/>
  </w:style>
  <w:style w:type="paragraph" w:styleId="BalloonText">
    <w:name w:val="Balloon Text"/>
    <w:basedOn w:val="Normal"/>
    <w:link w:val="BalloonTextChar"/>
    <w:uiPriority w:val="99"/>
    <w:semiHidden/>
    <w:unhideWhenUsed/>
    <w:rsid w:val="001F23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84"/>
    <w:rPr>
      <w:rFonts w:ascii="Segoe UI" w:hAnsi="Segoe UI" w:cs="Segoe UI"/>
      <w:sz w:val="18"/>
      <w:szCs w:val="18"/>
    </w:rPr>
  </w:style>
  <w:style w:type="character" w:styleId="LineNumber">
    <w:name w:val="line number"/>
    <w:basedOn w:val="DefaultParagraphFont"/>
    <w:uiPriority w:val="99"/>
    <w:semiHidden/>
    <w:unhideWhenUsed/>
    <w:rsid w:val="001F2384"/>
  </w:style>
  <w:style w:type="paragraph" w:customStyle="1" w:styleId="EndNoteBibliographyTitle">
    <w:name w:val="EndNote Bibliography Title"/>
    <w:basedOn w:val="Normal"/>
    <w:link w:val="EndNoteBibliographyTitleChar"/>
    <w:rsid w:val="00612D4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12D46"/>
    <w:rPr>
      <w:rFonts w:ascii="Calibri" w:hAnsi="Calibri"/>
      <w:noProof/>
      <w:lang w:val="en-US"/>
    </w:rPr>
  </w:style>
  <w:style w:type="paragraph" w:customStyle="1" w:styleId="EndNoteBibliography">
    <w:name w:val="EndNote Bibliography"/>
    <w:basedOn w:val="Normal"/>
    <w:link w:val="EndNoteBibliographyChar"/>
    <w:rsid w:val="00612D4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12D46"/>
    <w:rPr>
      <w:rFonts w:ascii="Calibri" w:hAnsi="Calibri"/>
      <w:noProof/>
      <w:lang w:val="en-US"/>
    </w:rPr>
  </w:style>
  <w:style w:type="table" w:styleId="TableGrid">
    <w:name w:val="Table Grid"/>
    <w:basedOn w:val="TableNormal"/>
    <w:uiPriority w:val="39"/>
    <w:rsid w:val="00EF2C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1173"/>
    <w:rPr>
      <w:b/>
      <w:bCs/>
    </w:rPr>
  </w:style>
  <w:style w:type="character" w:customStyle="1" w:styleId="CommentSubjectChar">
    <w:name w:val="Comment Subject Char"/>
    <w:basedOn w:val="CommentTextChar"/>
    <w:link w:val="CommentSubject"/>
    <w:uiPriority w:val="99"/>
    <w:semiHidden/>
    <w:rsid w:val="00241173"/>
    <w:rPr>
      <w:b/>
      <w:bCs/>
      <w:sz w:val="20"/>
      <w:szCs w:val="20"/>
    </w:rPr>
  </w:style>
  <w:style w:type="paragraph" w:styleId="Header">
    <w:name w:val="header"/>
    <w:basedOn w:val="Normal"/>
    <w:link w:val="HeaderChar"/>
    <w:uiPriority w:val="99"/>
    <w:unhideWhenUsed/>
    <w:rsid w:val="00433B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3BF6"/>
  </w:style>
  <w:style w:type="paragraph" w:styleId="ListParagraph">
    <w:name w:val="List Paragraph"/>
    <w:basedOn w:val="Normal"/>
    <w:uiPriority w:val="34"/>
    <w:qFormat/>
    <w:rsid w:val="004223C9"/>
    <w:pPr>
      <w:spacing w:after="0" w:line="240" w:lineRule="auto"/>
      <w:ind w:left="720"/>
      <w:contextualSpacing/>
    </w:pPr>
    <w:rPr>
      <w:sz w:val="24"/>
      <w:szCs w:val="24"/>
    </w:rPr>
  </w:style>
  <w:style w:type="character" w:styleId="FollowedHyperlink">
    <w:name w:val="FollowedHyperlink"/>
    <w:basedOn w:val="DefaultParagraphFont"/>
    <w:uiPriority w:val="99"/>
    <w:semiHidden/>
    <w:unhideWhenUsed/>
    <w:rsid w:val="00B443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36446">
      <w:bodyDiv w:val="1"/>
      <w:marLeft w:val="0"/>
      <w:marRight w:val="0"/>
      <w:marTop w:val="0"/>
      <w:marBottom w:val="0"/>
      <w:divBdr>
        <w:top w:val="none" w:sz="0" w:space="0" w:color="auto"/>
        <w:left w:val="none" w:sz="0" w:space="0" w:color="auto"/>
        <w:bottom w:val="none" w:sz="0" w:space="0" w:color="auto"/>
        <w:right w:val="none" w:sz="0" w:space="0" w:color="auto"/>
      </w:divBdr>
    </w:div>
    <w:div w:id="636446909">
      <w:bodyDiv w:val="1"/>
      <w:marLeft w:val="0"/>
      <w:marRight w:val="0"/>
      <w:marTop w:val="0"/>
      <w:marBottom w:val="0"/>
      <w:divBdr>
        <w:top w:val="none" w:sz="0" w:space="0" w:color="auto"/>
        <w:left w:val="none" w:sz="0" w:space="0" w:color="auto"/>
        <w:bottom w:val="none" w:sz="0" w:space="0" w:color="auto"/>
        <w:right w:val="none" w:sz="0" w:space="0" w:color="auto"/>
      </w:divBdr>
    </w:div>
    <w:div w:id="671954222">
      <w:bodyDiv w:val="1"/>
      <w:marLeft w:val="0"/>
      <w:marRight w:val="0"/>
      <w:marTop w:val="0"/>
      <w:marBottom w:val="0"/>
      <w:divBdr>
        <w:top w:val="none" w:sz="0" w:space="0" w:color="auto"/>
        <w:left w:val="none" w:sz="0" w:space="0" w:color="auto"/>
        <w:bottom w:val="none" w:sz="0" w:space="0" w:color="auto"/>
        <w:right w:val="none" w:sz="0" w:space="0" w:color="auto"/>
      </w:divBdr>
    </w:div>
    <w:div w:id="874730907">
      <w:bodyDiv w:val="1"/>
      <w:marLeft w:val="0"/>
      <w:marRight w:val="0"/>
      <w:marTop w:val="0"/>
      <w:marBottom w:val="0"/>
      <w:divBdr>
        <w:top w:val="none" w:sz="0" w:space="0" w:color="auto"/>
        <w:left w:val="none" w:sz="0" w:space="0" w:color="auto"/>
        <w:bottom w:val="none" w:sz="0" w:space="0" w:color="auto"/>
        <w:right w:val="none" w:sz="0" w:space="0" w:color="auto"/>
      </w:divBdr>
    </w:div>
    <w:div w:id="114222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Singleton@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7FC06-7F0F-45AF-ADBB-32E356F75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3</Pages>
  <Words>5830</Words>
  <Characters>3323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gleton, David</dc:creator>
  <cp:lastModifiedBy>Radford, Alan</cp:lastModifiedBy>
  <cp:revision>6</cp:revision>
  <cp:lastPrinted>2018-04-30T14:44:00Z</cp:lastPrinted>
  <dcterms:created xsi:type="dcterms:W3CDTF">2019-04-26T18:42:00Z</dcterms:created>
  <dcterms:modified xsi:type="dcterms:W3CDTF">2019-04-26T19:04:00Z</dcterms:modified>
</cp:coreProperties>
</file>